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076D5" w14:textId="6B91A5EC" w:rsidR="008360F3" w:rsidRDefault="008360F3" w:rsidP="00382D2B">
      <w:pPr>
        <w:spacing w:line="360" w:lineRule="auto"/>
      </w:pPr>
      <w:r>
        <w:t>Supporting document for diurnal soil nitrous oxide emission datasets</w:t>
      </w:r>
    </w:p>
    <w:p w14:paraId="4D973E01" w14:textId="378E4870" w:rsidR="008360F3" w:rsidRDefault="008360F3" w:rsidP="00382D2B">
      <w:pPr>
        <w:pStyle w:val="Heading2"/>
      </w:pPr>
      <w:r>
        <w:t>Summary</w:t>
      </w:r>
    </w:p>
    <w:p w14:paraId="2DF2CF6D" w14:textId="1A7FEEDC" w:rsidR="00B5604D" w:rsidRDefault="001C55AC" w:rsidP="00382D2B">
      <w:pPr>
        <w:spacing w:line="360" w:lineRule="auto"/>
      </w:pPr>
      <w:r>
        <w:t>The datasets were used for a study titled ‘</w:t>
      </w:r>
      <w:r w:rsidRPr="001C55AC">
        <w:t>Diurnal variability in soil nitrous oxide emissions is a widespread phenomenon</w:t>
      </w:r>
      <w:r>
        <w:t xml:space="preserve">’ to be published in Global Change Biology. </w:t>
      </w:r>
      <w:r w:rsidR="000F12CE">
        <w:t>The datasets contain four types of data, which were extracted from 46 published journal articles</w:t>
      </w:r>
      <w:r w:rsidR="00657508">
        <w:t xml:space="preserve"> (see Table 1 and Reference)</w:t>
      </w:r>
      <w:r w:rsidR="000F12CE">
        <w:t xml:space="preserve"> which performed diurnal </w:t>
      </w:r>
      <w:r w:rsidR="000F12CE" w:rsidRPr="00C0781E">
        <w:t>N</w:t>
      </w:r>
      <w:r w:rsidR="000F12CE" w:rsidRPr="00C0781E">
        <w:rPr>
          <w:vertAlign w:val="subscript"/>
        </w:rPr>
        <w:softHyphen/>
        <w:t>2</w:t>
      </w:r>
      <w:r w:rsidR="000F12CE" w:rsidRPr="00C0781E">
        <w:t>O</w:t>
      </w:r>
      <w:r w:rsidR="000F12CE">
        <w:t xml:space="preserve"> flux measurements in their studies. csv files beginning with N2O_ contain time of flux measurement, diurnal N2O flux (unit </w:t>
      </w:r>
      <w:r w:rsidR="000F12CE" w:rsidRPr="00C257F6">
        <w:rPr>
          <w:lang w:val="el-GR"/>
        </w:rPr>
        <w:t>μ</w:t>
      </w:r>
      <w:r w:rsidR="000F12CE" w:rsidRPr="00C257F6">
        <w:t>g</w:t>
      </w:r>
      <w:r w:rsidR="000F12CE">
        <w:t xml:space="preserve"> </w:t>
      </w:r>
      <w:r w:rsidR="000F12CE" w:rsidRPr="00426B51">
        <w:t>m</w:t>
      </w:r>
      <w:r w:rsidR="000F12CE" w:rsidRPr="00426B51">
        <w:rPr>
          <w:vertAlign w:val="superscript"/>
        </w:rPr>
        <w:t>-2</w:t>
      </w:r>
      <w:r w:rsidR="000F12CE">
        <w:t xml:space="preserve"> </w:t>
      </w:r>
      <w:r w:rsidR="000F12CE" w:rsidRPr="005A0D26">
        <w:t>h</w:t>
      </w:r>
      <w:r w:rsidR="000F12CE" w:rsidRPr="005A0D26">
        <w:rPr>
          <w:vertAlign w:val="superscript"/>
        </w:rPr>
        <w:t>-1</w:t>
      </w:r>
      <w:r w:rsidR="000F12CE">
        <w:t xml:space="preserve">) and normalised </w:t>
      </w:r>
      <w:r w:rsidR="000F12CE" w:rsidRPr="00C0781E">
        <w:t>N</w:t>
      </w:r>
      <w:r w:rsidR="000F12CE" w:rsidRPr="00C0781E">
        <w:rPr>
          <w:vertAlign w:val="subscript"/>
        </w:rPr>
        <w:softHyphen/>
        <w:t>2</w:t>
      </w:r>
      <w:r w:rsidR="000F12CE" w:rsidRPr="00C0781E">
        <w:t>O</w:t>
      </w:r>
      <w:r w:rsidR="000F12CE">
        <w:t xml:space="preserve"> flux data within every 24 hours. csv files beginning with soil_temp_ contain time of soil temperature measurement and soil temperature data within </w:t>
      </w:r>
      <w:r w:rsidR="00B5604D">
        <w:t xml:space="preserve">every 24 hours. The numbers following the N2O_ and soil_temp_ csv files correspond the datasets together (i.e. N2O_001.csv and soil_temp_001.csv are measurement on the same day and from the same study, and should be analysed as such). dataset_info.csv contains the data code, title of the literature and data of other non-diurnal parameters (e.g. pH, bulk density, soil texture, season of measurement, soil water-filled pore space, irrigation and grazing) extracted from the articles. diurnal_pattern_categorisation_data.csv contains processed data, the data </w:t>
      </w:r>
      <w:r>
        <w:t>collection/generation</w:t>
      </w:r>
      <w:r w:rsidR="00B5604D">
        <w:t xml:space="preserve"> method</w:t>
      </w:r>
      <w:r>
        <w:t>, nature and units of recorded values</w:t>
      </w:r>
      <w:r w:rsidR="00B5604D">
        <w:t xml:space="preserve"> and </w:t>
      </w:r>
      <w:r>
        <w:t xml:space="preserve">details of </w:t>
      </w:r>
      <w:r w:rsidR="00B5604D">
        <w:t>data structure are described in the following sections.</w:t>
      </w:r>
    </w:p>
    <w:p w14:paraId="336243F9" w14:textId="6DD84A6C" w:rsidR="00B5604D" w:rsidRDefault="00B5604D" w:rsidP="00382D2B">
      <w:pPr>
        <w:pStyle w:val="Heading2"/>
      </w:pPr>
      <w:r>
        <w:t>Data collection</w:t>
      </w:r>
      <w:r w:rsidR="00B841EC">
        <w:t xml:space="preserve">/generation </w:t>
      </w:r>
      <w:r>
        <w:t>method</w:t>
      </w:r>
    </w:p>
    <w:p w14:paraId="571C60EB" w14:textId="77777777" w:rsidR="00B841EC" w:rsidRPr="004F76FA" w:rsidRDefault="00B841EC" w:rsidP="00382D2B">
      <w:pPr>
        <w:spacing w:line="360" w:lineRule="auto"/>
      </w:pPr>
      <w:r w:rsidRPr="004F76FA">
        <w:t>A literature search was conducted on two major scientific literature databases – ‘Web of Science Core Collection’ and ‘ScienceDirect’, with the search terms list below. The 28</w:t>
      </w:r>
      <w:r w:rsidRPr="004F76FA">
        <w:rPr>
          <w:vertAlign w:val="superscript"/>
        </w:rPr>
        <w:t>th</w:t>
      </w:r>
      <w:r w:rsidRPr="004F76FA">
        <w:t xml:space="preserve"> August 2019 was selected as the cut-off date, no literature searches were conducted after which. </w:t>
      </w:r>
    </w:p>
    <w:p w14:paraId="76BF06C9" w14:textId="77777777" w:rsidR="00B841EC" w:rsidRPr="00CD5658" w:rsidRDefault="00B841EC" w:rsidP="00382D2B">
      <w:pPr>
        <w:pStyle w:val="ListParagraph"/>
        <w:numPr>
          <w:ilvl w:val="0"/>
          <w:numId w:val="3"/>
        </w:numPr>
        <w:spacing w:line="360" w:lineRule="auto"/>
        <w:rPr>
          <w:rFonts w:asciiTheme="minorHAnsi" w:hAnsiTheme="minorHAnsi" w:cstheme="minorHAnsi"/>
        </w:rPr>
      </w:pPr>
      <w:r w:rsidRPr="00CD5658">
        <w:rPr>
          <w:rFonts w:asciiTheme="minorHAnsi" w:hAnsiTheme="minorHAnsi" w:cstheme="minorHAnsi"/>
        </w:rPr>
        <w:t>Title: (‘greenhouse gas’ OR ‘N2O’ OR ‘nitrous oxide’) AND (‘flux’ OR ‘fluxes’ OR ‘emission’ OR ‘emissions’)</w:t>
      </w:r>
    </w:p>
    <w:p w14:paraId="1974510C" w14:textId="77777777" w:rsidR="00B841EC" w:rsidRPr="00CD5658" w:rsidRDefault="00B841EC" w:rsidP="00382D2B">
      <w:pPr>
        <w:pStyle w:val="ListParagraph"/>
        <w:numPr>
          <w:ilvl w:val="0"/>
          <w:numId w:val="3"/>
        </w:numPr>
        <w:spacing w:line="360" w:lineRule="auto"/>
        <w:rPr>
          <w:rFonts w:asciiTheme="minorHAnsi" w:hAnsiTheme="minorHAnsi" w:cstheme="minorHAnsi"/>
        </w:rPr>
      </w:pPr>
      <w:r w:rsidRPr="00CD5658">
        <w:rPr>
          <w:rFonts w:asciiTheme="minorHAnsi" w:hAnsiTheme="minorHAnsi" w:cstheme="minorHAnsi"/>
        </w:rPr>
        <w:t>Abstract: ‘diurnal’ OR ‘diel’ OR ‘high frequency’ OR ‘automated’ OR ‘automatic’ OR ‘high temporal’ OR ‘highly temporal’</w:t>
      </w:r>
    </w:p>
    <w:p w14:paraId="1E55EEEF" w14:textId="77777777" w:rsidR="00B841EC" w:rsidRPr="00CD5658" w:rsidRDefault="00B841EC" w:rsidP="00382D2B">
      <w:pPr>
        <w:pStyle w:val="ListParagraph"/>
        <w:numPr>
          <w:ilvl w:val="0"/>
          <w:numId w:val="3"/>
        </w:numPr>
        <w:spacing w:line="360" w:lineRule="auto"/>
        <w:rPr>
          <w:rFonts w:asciiTheme="minorHAnsi" w:hAnsiTheme="minorHAnsi" w:cstheme="minorHAnsi"/>
        </w:rPr>
      </w:pPr>
      <w:r w:rsidRPr="00CD5658">
        <w:rPr>
          <w:rFonts w:asciiTheme="minorHAnsi" w:hAnsiTheme="minorHAnsi" w:cstheme="minorHAnsi"/>
        </w:rPr>
        <w:t>Anywhere: ‘soil’ OR ‘soils’</w:t>
      </w:r>
    </w:p>
    <w:p w14:paraId="61BC1BCB" w14:textId="4FE097D7" w:rsidR="00B841EC" w:rsidRPr="004F76FA" w:rsidRDefault="00B841EC" w:rsidP="00382D2B">
      <w:pPr>
        <w:spacing w:line="360" w:lineRule="auto"/>
      </w:pPr>
      <w:r w:rsidRPr="004F76FA">
        <w:t xml:space="preserve">A total of 314 journal articles (Web of Science: 215, ScienceDirect: 99) published between 1983 and 2019 were identified in the initial database search. Duplicate articles (n = 83) were subsequently removed, and a set of inclusion criteria to select </w:t>
      </w:r>
      <w:r>
        <w:t>studies</w:t>
      </w:r>
      <w:r w:rsidRPr="004F76FA">
        <w:t xml:space="preserve"> eligible for data extraction. The inclusion criteria are listed as follows:</w:t>
      </w:r>
    </w:p>
    <w:p w14:paraId="088313D7" w14:textId="77777777" w:rsidR="00B841EC" w:rsidRPr="00CD5658" w:rsidRDefault="00B841EC" w:rsidP="00382D2B">
      <w:pPr>
        <w:pStyle w:val="ListParagraph"/>
        <w:numPr>
          <w:ilvl w:val="0"/>
          <w:numId w:val="4"/>
        </w:numPr>
        <w:spacing w:line="360" w:lineRule="auto"/>
        <w:rPr>
          <w:rFonts w:asciiTheme="minorHAnsi" w:hAnsiTheme="minorHAnsi" w:cstheme="minorHAnsi"/>
        </w:rPr>
      </w:pPr>
      <w:r w:rsidRPr="00CD5658">
        <w:rPr>
          <w:rFonts w:asciiTheme="minorHAnsi" w:hAnsiTheme="minorHAnsi" w:cstheme="minorHAnsi"/>
        </w:rPr>
        <w:t>N</w:t>
      </w:r>
      <w:r w:rsidRPr="00CD5658">
        <w:rPr>
          <w:rFonts w:asciiTheme="minorHAnsi" w:hAnsiTheme="minorHAnsi" w:cstheme="minorHAnsi"/>
          <w:vertAlign w:val="subscript"/>
        </w:rPr>
        <w:t>2</w:t>
      </w:r>
      <w:r w:rsidRPr="00CD5658">
        <w:rPr>
          <w:rFonts w:asciiTheme="minorHAnsi" w:hAnsiTheme="minorHAnsi" w:cstheme="minorHAnsi"/>
        </w:rPr>
        <w:t>O flux measurements were performed on cropland, grassland or forest soils;</w:t>
      </w:r>
    </w:p>
    <w:p w14:paraId="279CD176" w14:textId="77777777" w:rsidR="00B841EC" w:rsidRPr="00CD5658" w:rsidRDefault="00B841EC" w:rsidP="00382D2B">
      <w:pPr>
        <w:pStyle w:val="ListParagraph"/>
        <w:numPr>
          <w:ilvl w:val="0"/>
          <w:numId w:val="4"/>
        </w:numPr>
        <w:spacing w:line="360" w:lineRule="auto"/>
        <w:rPr>
          <w:rFonts w:asciiTheme="minorHAnsi" w:hAnsiTheme="minorHAnsi" w:cstheme="minorHAnsi"/>
        </w:rPr>
      </w:pPr>
      <w:r w:rsidRPr="00CD5658">
        <w:rPr>
          <w:rFonts w:asciiTheme="minorHAnsi" w:hAnsiTheme="minorHAnsi" w:cstheme="minorHAnsi"/>
        </w:rPr>
        <w:t>Five or more N</w:t>
      </w:r>
      <w:r w:rsidRPr="00CD5658">
        <w:rPr>
          <w:rFonts w:asciiTheme="minorHAnsi" w:hAnsiTheme="minorHAnsi" w:cstheme="minorHAnsi"/>
          <w:vertAlign w:val="subscript"/>
        </w:rPr>
        <w:t>2</w:t>
      </w:r>
      <w:r w:rsidRPr="00CD5658">
        <w:rPr>
          <w:rFonts w:asciiTheme="minorHAnsi" w:hAnsiTheme="minorHAnsi" w:cstheme="minorHAnsi"/>
        </w:rPr>
        <w:t>O flux measurements were taken in every 24-hour cycle;</w:t>
      </w:r>
    </w:p>
    <w:p w14:paraId="461C51BE" w14:textId="77777777" w:rsidR="00B841EC" w:rsidRPr="00CD5658" w:rsidRDefault="00B841EC" w:rsidP="00382D2B">
      <w:pPr>
        <w:pStyle w:val="ListParagraph"/>
        <w:numPr>
          <w:ilvl w:val="0"/>
          <w:numId w:val="4"/>
        </w:numPr>
        <w:spacing w:line="360" w:lineRule="auto"/>
        <w:rPr>
          <w:rFonts w:asciiTheme="minorHAnsi" w:hAnsiTheme="minorHAnsi" w:cstheme="minorHAnsi"/>
        </w:rPr>
      </w:pPr>
      <w:r w:rsidRPr="00CD5658">
        <w:rPr>
          <w:rFonts w:asciiTheme="minorHAnsi" w:hAnsiTheme="minorHAnsi" w:cstheme="minorHAnsi"/>
        </w:rPr>
        <w:t>The first and last measurement points of each 24-hour cycle were within 00:00 – 03:59 and 20:00 – 23:59, respectively.</w:t>
      </w:r>
    </w:p>
    <w:p w14:paraId="4F050EDC" w14:textId="3DB71379" w:rsidR="00B841EC" w:rsidRDefault="00B841EC" w:rsidP="00382D2B">
      <w:pPr>
        <w:spacing w:line="360" w:lineRule="auto"/>
      </w:pPr>
      <w:r w:rsidRPr="004F76FA">
        <w:lastRenderedPageBreak/>
        <w:t xml:space="preserve">This resulted in a </w:t>
      </w:r>
      <w:bookmarkStart w:id="0" w:name="_Hlk75766080"/>
      <w:r w:rsidRPr="004F76FA">
        <w:t xml:space="preserve">compilation of 46 journal articles eligible for data extraction </w:t>
      </w:r>
      <w:bookmarkEnd w:id="0"/>
      <w:r w:rsidRPr="004F76FA">
        <w:t>and yielded 286 diurnal datasets of N</w:t>
      </w:r>
      <w:r w:rsidRPr="004F76FA">
        <w:rPr>
          <w:vertAlign w:val="subscript"/>
        </w:rPr>
        <w:softHyphen/>
        <w:t>2</w:t>
      </w:r>
      <w:r w:rsidRPr="004F76FA">
        <w:t>O flux</w:t>
      </w:r>
      <w:r>
        <w:t xml:space="preserve"> (listed in dataset_info.csv)</w:t>
      </w:r>
      <w:r w:rsidRPr="004F76FA">
        <w:t>. Of the 286 datasets, 160 contained soil temperature (5 – 10 cm) data, 157 contained soil pH data, 115 contained bulk density data, 175 contained soil texture data, 135 contained soil moisture data and 261 contained data of season of flux measurements. Information on N fertilisation and land</w:t>
      </w:r>
      <w:r>
        <w:t xml:space="preserve"> </w:t>
      </w:r>
      <w:r w:rsidRPr="004F76FA">
        <w:t xml:space="preserve">use were provided in all articles. </w:t>
      </w:r>
      <w:r>
        <w:t>The data for these factors are recorded in dataset_info.csv)</w:t>
      </w:r>
    </w:p>
    <w:p w14:paraId="1017E2E5" w14:textId="493E7B27" w:rsidR="00B841EC" w:rsidRDefault="00B841EC" w:rsidP="00382D2B">
      <w:pPr>
        <w:spacing w:line="360" w:lineRule="auto"/>
      </w:pPr>
      <w:r w:rsidRPr="004F76FA">
        <w:t>For each selected publication, N</w:t>
      </w:r>
      <w:r w:rsidRPr="004F76FA">
        <w:rPr>
          <w:vertAlign w:val="subscript"/>
        </w:rPr>
        <w:softHyphen/>
        <w:t>2</w:t>
      </w:r>
      <w:r w:rsidRPr="004F76FA">
        <w:t xml:space="preserve">O flux and soil temperature (if provided) data were extracted from figures and converted into a numerical format using a data recovery tool – ‘Engauge Digitizer’ </w:t>
      </w:r>
      <w:r w:rsidRPr="004F76FA">
        <w:fldChar w:fldCharType="begin"/>
      </w:r>
      <w:r w:rsidRPr="004F76FA">
        <w:instrText xml:space="preserve"> ADDIN EN.CITE &lt;EndNote&gt;&lt;Cite&gt;&lt;Author&gt;Mitchell&lt;/Author&gt;&lt;Year&gt;2020&lt;/Year&gt;&lt;IDText&gt;Engauge Digitizer Software&lt;/IDText&gt;&lt;DisplayText&gt;(Mitchell et al., 2020)&lt;/DisplayText&gt;&lt;record&gt;&lt;urls&gt;&lt;related-urls&gt;&lt;url&gt;http://markummitchell.github.io/engauge-digitizer&lt;/url&gt;&lt;/related-urls&gt;&lt;/urls&gt;&lt;titles&gt;&lt;title&gt;Engauge Digitizer Software&lt;/title&gt;&lt;/titles&gt;&lt;number&gt;28 July&lt;/number&gt;&lt;contributors&gt;&lt;authors&gt;&lt;author&gt;Mitchell, Mark&lt;/author&gt;&lt;author&gt;Muftakhidinov, Baurzhan&lt;/author&gt;&lt;author&gt;Winchen, Tobias&lt;/author&gt;&lt;/authors&gt;&lt;/contributors&gt;&lt;added-date format="utc"&gt;1595930280&lt;/added-date&gt;&lt;ref-type name="Web Page"&gt;12&lt;/ref-type&gt;&lt;dates&gt;&lt;year&gt;2020&lt;/year&gt;&lt;/dates&gt;&lt;rec-number&gt;606&lt;/rec-number&gt;&lt;last-updated-date format="utc"&gt;1595930680&lt;/last-updated-date&gt;&lt;electronic-resource-num&gt;10.5281/zenodo.3941227&lt;/electronic-resource-num&gt;&lt;volume&gt;2020&lt;/volume&gt;&lt;/record&gt;&lt;/Cite&gt;&lt;/EndNote&gt;</w:instrText>
      </w:r>
      <w:r w:rsidRPr="004F76FA">
        <w:fldChar w:fldCharType="separate"/>
      </w:r>
      <w:r w:rsidRPr="004F76FA">
        <w:rPr>
          <w:noProof/>
        </w:rPr>
        <w:t>(Mitchell et al., 2020)</w:t>
      </w:r>
      <w:r w:rsidRPr="004F76FA">
        <w:fldChar w:fldCharType="end"/>
      </w:r>
      <w:r w:rsidRPr="004F76FA">
        <w:t>.</w:t>
      </w:r>
      <w:r>
        <w:t xml:space="preserve"> </w:t>
      </w:r>
      <w:r w:rsidRPr="00C0781E">
        <w:t>N</w:t>
      </w:r>
      <w:r w:rsidRPr="00C0781E">
        <w:rPr>
          <w:vertAlign w:val="subscript"/>
        </w:rPr>
        <w:softHyphen/>
        <w:t>2</w:t>
      </w:r>
      <w:r w:rsidRPr="00C0781E">
        <w:t>O</w:t>
      </w:r>
      <w:r>
        <w:t xml:space="preserve"> flux and soil temperature in every 24-hour cycle were extracted and saved as one csv file. </w:t>
      </w:r>
    </w:p>
    <w:p w14:paraId="4F9A2C4C" w14:textId="161098EA" w:rsidR="00B841EC" w:rsidRDefault="00B841EC" w:rsidP="00382D2B">
      <w:pPr>
        <w:spacing w:line="360" w:lineRule="auto"/>
      </w:pPr>
      <w:r>
        <w:t xml:space="preserve">The </w:t>
      </w:r>
      <w:r w:rsidRPr="00C0781E">
        <w:t>N</w:t>
      </w:r>
      <w:r w:rsidRPr="00C0781E">
        <w:rPr>
          <w:vertAlign w:val="subscript"/>
        </w:rPr>
        <w:softHyphen/>
        <w:t>2</w:t>
      </w:r>
      <w:r w:rsidRPr="00C0781E">
        <w:t>O</w:t>
      </w:r>
      <w:r>
        <w:t xml:space="preserve"> flux data files were later categorised into three </w:t>
      </w:r>
      <w:r w:rsidRPr="004F76FA">
        <w:t>diurnal patterns</w:t>
      </w:r>
      <w:r>
        <w:t xml:space="preserve"> of </w:t>
      </w:r>
      <w:r w:rsidRPr="00C0781E">
        <w:t>N</w:t>
      </w:r>
      <w:r w:rsidRPr="00C0781E">
        <w:rPr>
          <w:vertAlign w:val="subscript"/>
        </w:rPr>
        <w:softHyphen/>
        <w:t>2</w:t>
      </w:r>
      <w:r w:rsidRPr="00C0781E">
        <w:t>O</w:t>
      </w:r>
      <w:r>
        <w:t xml:space="preserve"> emissions (daytime peaking, night-time peaking and non-diurnal), three sets of objective conditions were developed (listed below)</w:t>
      </w:r>
      <w:r w:rsidRPr="004F76FA">
        <w:t>. Datasets that met all the conditions in a category were classified as such.</w:t>
      </w:r>
    </w:p>
    <w:p w14:paraId="72097525" w14:textId="7BD11A2D" w:rsidR="001965BF" w:rsidRPr="004F76FA" w:rsidRDefault="001C55AC" w:rsidP="00382D2B">
      <w:pPr>
        <w:spacing w:line="360" w:lineRule="auto"/>
      </w:pPr>
      <w:r>
        <w:t xml:space="preserve">A threshold applies to all datasets for the categorisation of daytime peaking or night-time peaking pattern (condition 3) to ensure the majority of emission occurs in daytime/night-time. </w:t>
      </w:r>
      <w:r w:rsidR="001965BF" w:rsidRPr="004F76FA">
        <w:t xml:space="preserve">Since the hours between the first and last flux measurements in datasets were often less than 24 hours, we adjusted the 50% threshold for each dataset using </w:t>
      </w:r>
      <w:r w:rsidR="001965BF">
        <w:t>the equation below the conditions</w:t>
      </w:r>
      <w:r w:rsidR="001965BF" w:rsidRPr="004F76FA">
        <w:t xml:space="preserve">. We then calculated the percentage of emission within three 12-hour periods (04:00 – 16:00 h, 06:00 – 18:00 h and 08:00 – 20:00 h). The percentages of emission were calculated by dividing the emission within those 12-hour periods with the total emission of the dataset. The emission of each 12-hour period were computed using a trapezoidal integration function (in R package ‘pracma’). </w:t>
      </w:r>
    </w:p>
    <w:p w14:paraId="6FE00E5D" w14:textId="77777777" w:rsidR="001965BF" w:rsidRPr="004F76FA" w:rsidRDefault="001965BF" w:rsidP="00382D2B">
      <w:pPr>
        <w:spacing w:line="360" w:lineRule="auto"/>
      </w:pPr>
      <w:r w:rsidRPr="004F76FA">
        <w:t>For the daytime peaking category, two subcategories were defined to identify morning peaking and afternoon peaking of N</w:t>
      </w:r>
      <w:r w:rsidRPr="004F76FA">
        <w:rPr>
          <w:vertAlign w:val="subscript"/>
        </w:rPr>
        <w:softHyphen/>
        <w:t>2</w:t>
      </w:r>
      <w:r w:rsidRPr="004F76FA">
        <w:t>O flux. The categorisation conditions for each diurnal pattern are listed below:</w:t>
      </w:r>
    </w:p>
    <w:p w14:paraId="019404CB" w14:textId="77777777" w:rsidR="001965BF" w:rsidRPr="001965BF" w:rsidRDefault="001965BF" w:rsidP="00382D2B">
      <w:pPr>
        <w:pStyle w:val="ListParagraph"/>
        <w:numPr>
          <w:ilvl w:val="0"/>
          <w:numId w:val="4"/>
        </w:numPr>
        <w:spacing w:line="360" w:lineRule="auto"/>
        <w:rPr>
          <w:rFonts w:asciiTheme="minorHAnsi" w:hAnsiTheme="minorHAnsi" w:cstheme="minorHAnsi"/>
        </w:rPr>
      </w:pPr>
      <w:r w:rsidRPr="001965BF">
        <w:rPr>
          <w:rFonts w:asciiTheme="minorHAnsi" w:hAnsiTheme="minorHAnsi" w:cstheme="minorHAnsi"/>
        </w:rPr>
        <w:t>Daytime peaking:</w:t>
      </w:r>
    </w:p>
    <w:p w14:paraId="26888EBA"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Both the highest and second highest N</w:t>
      </w:r>
      <w:r w:rsidRPr="001965BF">
        <w:rPr>
          <w:rFonts w:asciiTheme="minorHAnsi" w:hAnsiTheme="minorHAnsi" w:cstheme="minorHAnsi"/>
          <w:vertAlign w:val="subscript"/>
        </w:rPr>
        <w:t>2</w:t>
      </w:r>
      <w:r w:rsidRPr="001965BF">
        <w:rPr>
          <w:rFonts w:asciiTheme="minorHAnsi" w:hAnsiTheme="minorHAnsi" w:cstheme="minorHAnsi"/>
        </w:rPr>
        <w:t>O</w:t>
      </w:r>
      <w:r w:rsidRPr="001965BF">
        <w:rPr>
          <w:rFonts w:asciiTheme="minorHAnsi" w:hAnsiTheme="minorHAnsi" w:cstheme="minorHAnsi"/>
          <w:vertAlign w:val="subscript"/>
        </w:rPr>
        <w:t>norm</w:t>
      </w:r>
      <w:r w:rsidRPr="001965BF">
        <w:rPr>
          <w:rFonts w:asciiTheme="minorHAnsi" w:hAnsiTheme="minorHAnsi" w:cstheme="minorHAnsi"/>
        </w:rPr>
        <w:t xml:space="preserve"> occur between 04:30 – 19:30 h; </w:t>
      </w:r>
    </w:p>
    <w:p w14:paraId="5FD84B23"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The lowest N</w:t>
      </w:r>
      <w:r w:rsidRPr="001965BF">
        <w:rPr>
          <w:rFonts w:asciiTheme="minorHAnsi" w:hAnsiTheme="minorHAnsi" w:cstheme="minorHAnsi"/>
          <w:vertAlign w:val="subscript"/>
        </w:rPr>
        <w:t>2</w:t>
      </w:r>
      <w:r w:rsidRPr="001965BF">
        <w:rPr>
          <w:rFonts w:asciiTheme="minorHAnsi" w:hAnsiTheme="minorHAnsi" w:cstheme="minorHAnsi"/>
        </w:rPr>
        <w:t>O</w:t>
      </w:r>
      <w:r w:rsidRPr="001965BF">
        <w:rPr>
          <w:rFonts w:asciiTheme="minorHAnsi" w:hAnsiTheme="minorHAnsi" w:cstheme="minorHAnsi"/>
          <w:vertAlign w:val="subscript"/>
        </w:rPr>
        <w:t>norm</w:t>
      </w:r>
      <w:r w:rsidRPr="001965BF">
        <w:rPr>
          <w:rFonts w:asciiTheme="minorHAnsi" w:hAnsiTheme="minorHAnsi" w:cstheme="minorHAnsi"/>
        </w:rPr>
        <w:t xml:space="preserve"> occurs between 00:00 – 09:00 or 18:00 – 00:00 h;</w:t>
      </w:r>
    </w:p>
    <w:p w14:paraId="07C773B1"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The percentage of emission calculated within 04:00 – 16:00 h or 08:00 – 20:00 h is greater than the adjusted threshold (Eq. (2));</w:t>
      </w:r>
    </w:p>
    <w:p w14:paraId="09AE13BD" w14:textId="77777777" w:rsidR="001965BF" w:rsidRPr="001965BF" w:rsidRDefault="001965BF" w:rsidP="00382D2B">
      <w:pPr>
        <w:pStyle w:val="ListParagraph"/>
        <w:numPr>
          <w:ilvl w:val="2"/>
          <w:numId w:val="4"/>
        </w:numPr>
        <w:spacing w:line="360" w:lineRule="auto"/>
        <w:rPr>
          <w:rFonts w:asciiTheme="minorHAnsi" w:hAnsiTheme="minorHAnsi" w:cstheme="minorHAnsi"/>
        </w:rPr>
      </w:pPr>
      <w:r w:rsidRPr="001965BF">
        <w:rPr>
          <w:rFonts w:asciiTheme="minorHAnsi" w:hAnsiTheme="minorHAnsi" w:cstheme="minorHAnsi"/>
        </w:rPr>
        <w:t xml:space="preserve">If percentage of emission calculated within 04:00 – 16:00 h exceeds the threshold and the afternoon emission percentage, the dataset is considered as ‘morning peaking’; </w:t>
      </w:r>
    </w:p>
    <w:p w14:paraId="7637E33E" w14:textId="77777777" w:rsidR="001965BF" w:rsidRPr="001965BF" w:rsidRDefault="001965BF" w:rsidP="00382D2B">
      <w:pPr>
        <w:pStyle w:val="ListParagraph"/>
        <w:numPr>
          <w:ilvl w:val="2"/>
          <w:numId w:val="4"/>
        </w:numPr>
        <w:spacing w:line="360" w:lineRule="auto"/>
        <w:rPr>
          <w:rFonts w:asciiTheme="minorHAnsi" w:hAnsiTheme="minorHAnsi" w:cstheme="minorHAnsi"/>
        </w:rPr>
      </w:pPr>
      <w:r w:rsidRPr="001965BF">
        <w:rPr>
          <w:rFonts w:asciiTheme="minorHAnsi" w:hAnsiTheme="minorHAnsi" w:cstheme="minorHAnsi"/>
        </w:rPr>
        <w:t>If percentage of emission calculated within 08:00 – 20:00 h exceeds the threshold and the morning emission percentage, the dataset is considered as ‘afternoon peaking’.</w:t>
      </w:r>
    </w:p>
    <w:p w14:paraId="5915BA75" w14:textId="77777777" w:rsidR="001965BF" w:rsidRPr="001965BF" w:rsidRDefault="001965BF" w:rsidP="00382D2B">
      <w:pPr>
        <w:pStyle w:val="ListParagraph"/>
        <w:numPr>
          <w:ilvl w:val="0"/>
          <w:numId w:val="4"/>
        </w:numPr>
        <w:spacing w:line="360" w:lineRule="auto"/>
        <w:rPr>
          <w:rFonts w:asciiTheme="minorHAnsi" w:hAnsiTheme="minorHAnsi" w:cstheme="minorHAnsi"/>
        </w:rPr>
      </w:pPr>
      <w:r w:rsidRPr="001965BF">
        <w:rPr>
          <w:rFonts w:asciiTheme="minorHAnsi" w:hAnsiTheme="minorHAnsi" w:cstheme="minorHAnsi"/>
        </w:rPr>
        <w:lastRenderedPageBreak/>
        <w:t>Night-time peaking:</w:t>
      </w:r>
    </w:p>
    <w:p w14:paraId="319EFAF0"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Both the lowest and the second lowest N</w:t>
      </w:r>
      <w:r w:rsidRPr="001965BF">
        <w:rPr>
          <w:rFonts w:asciiTheme="minorHAnsi" w:hAnsiTheme="minorHAnsi" w:cstheme="minorHAnsi"/>
          <w:vertAlign w:val="subscript"/>
        </w:rPr>
        <w:t>2</w:t>
      </w:r>
      <w:r w:rsidRPr="001965BF">
        <w:rPr>
          <w:rFonts w:asciiTheme="minorHAnsi" w:hAnsiTheme="minorHAnsi" w:cstheme="minorHAnsi"/>
        </w:rPr>
        <w:t>O</w:t>
      </w:r>
      <w:r w:rsidRPr="001965BF">
        <w:rPr>
          <w:rFonts w:asciiTheme="minorHAnsi" w:hAnsiTheme="minorHAnsi" w:cstheme="minorHAnsi"/>
        </w:rPr>
        <w:softHyphen/>
      </w:r>
      <w:r w:rsidRPr="001965BF">
        <w:rPr>
          <w:rFonts w:asciiTheme="minorHAnsi" w:hAnsiTheme="minorHAnsi" w:cstheme="minorHAnsi"/>
        </w:rPr>
        <w:softHyphen/>
      </w:r>
      <w:r w:rsidRPr="001965BF">
        <w:rPr>
          <w:rFonts w:asciiTheme="minorHAnsi" w:hAnsiTheme="minorHAnsi" w:cstheme="minorHAnsi"/>
          <w:vertAlign w:val="subscript"/>
        </w:rPr>
        <w:t>norm</w:t>
      </w:r>
      <w:r w:rsidRPr="001965BF">
        <w:rPr>
          <w:rFonts w:asciiTheme="minorHAnsi" w:hAnsiTheme="minorHAnsi" w:cstheme="minorHAnsi"/>
        </w:rPr>
        <w:t xml:space="preserve"> occur between 04:30 – 19:30 h;</w:t>
      </w:r>
    </w:p>
    <w:p w14:paraId="3B0D9A43"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The highest N</w:t>
      </w:r>
      <w:r w:rsidRPr="001965BF">
        <w:rPr>
          <w:rFonts w:asciiTheme="minorHAnsi" w:hAnsiTheme="minorHAnsi" w:cstheme="minorHAnsi"/>
          <w:vertAlign w:val="subscript"/>
        </w:rPr>
        <w:t>2</w:t>
      </w:r>
      <w:r w:rsidRPr="001965BF">
        <w:rPr>
          <w:rFonts w:asciiTheme="minorHAnsi" w:hAnsiTheme="minorHAnsi" w:cstheme="minorHAnsi"/>
        </w:rPr>
        <w:t>O</w:t>
      </w:r>
      <w:r w:rsidRPr="001965BF">
        <w:rPr>
          <w:rFonts w:asciiTheme="minorHAnsi" w:hAnsiTheme="minorHAnsi" w:cstheme="minorHAnsi"/>
          <w:vertAlign w:val="subscript"/>
        </w:rPr>
        <w:t>norm</w:t>
      </w:r>
      <w:r w:rsidRPr="001965BF">
        <w:rPr>
          <w:rFonts w:asciiTheme="minorHAnsi" w:hAnsiTheme="minorHAnsi" w:cstheme="minorHAnsi"/>
        </w:rPr>
        <w:t xml:space="preserve"> is between 00:00 – 09:00 h or 18:00 – 00:00 h;</w:t>
      </w:r>
    </w:p>
    <w:p w14:paraId="13E3C459"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The percentage of emission calculated between 06:00 – 18:00 h is smaller than the calculated threshold.</w:t>
      </w:r>
    </w:p>
    <w:p w14:paraId="23F0532A" w14:textId="77777777" w:rsidR="001965BF" w:rsidRPr="001965BF" w:rsidRDefault="001965BF" w:rsidP="00382D2B">
      <w:pPr>
        <w:pStyle w:val="ListParagraph"/>
        <w:numPr>
          <w:ilvl w:val="0"/>
          <w:numId w:val="4"/>
        </w:numPr>
        <w:spacing w:line="360" w:lineRule="auto"/>
        <w:rPr>
          <w:rFonts w:asciiTheme="minorHAnsi" w:hAnsiTheme="minorHAnsi" w:cstheme="minorHAnsi"/>
        </w:rPr>
      </w:pPr>
      <w:r w:rsidRPr="001965BF">
        <w:rPr>
          <w:rFonts w:asciiTheme="minorHAnsi" w:hAnsiTheme="minorHAnsi" w:cstheme="minorHAnsi"/>
        </w:rPr>
        <w:t>Non-diurnal:</w:t>
      </w:r>
    </w:p>
    <w:p w14:paraId="55B33B03" w14:textId="77777777" w:rsidR="001965BF" w:rsidRPr="001965BF" w:rsidRDefault="001965BF" w:rsidP="00382D2B">
      <w:pPr>
        <w:pStyle w:val="ListParagraph"/>
        <w:numPr>
          <w:ilvl w:val="1"/>
          <w:numId w:val="4"/>
        </w:numPr>
        <w:spacing w:line="360" w:lineRule="auto"/>
        <w:rPr>
          <w:rFonts w:asciiTheme="minorHAnsi" w:hAnsiTheme="minorHAnsi" w:cstheme="minorHAnsi"/>
        </w:rPr>
      </w:pPr>
      <w:r w:rsidRPr="001965BF">
        <w:rPr>
          <w:rFonts w:asciiTheme="minorHAnsi" w:hAnsiTheme="minorHAnsi" w:cstheme="minorHAnsi"/>
        </w:rPr>
        <w:t>Dataset is neither daytime peaking nor night-time peaking.</w:t>
      </w:r>
    </w:p>
    <w:p w14:paraId="57EBCA3D" w14:textId="4F9D5EE8" w:rsidR="001965BF" w:rsidRPr="00D01B08" w:rsidRDefault="00D01B08" w:rsidP="00382D2B">
      <w:pPr>
        <w:spacing w:line="360" w:lineRule="auto"/>
        <w:rPr>
          <w:rFonts w:cstheme="minorHAnsi"/>
          <w:iCs/>
        </w:rPr>
      </w:pPr>
      <m:oMath>
        <m:r>
          <m:rPr>
            <m:sty m:val="p"/>
          </m:rPr>
          <w:rPr>
            <w:rFonts w:ascii="Cambria Math" w:hAnsi="Cambria Math" w:cstheme="minorHAnsi"/>
          </w:rPr>
          <m:t>Adjusted threshold=</m:t>
        </m:r>
        <m:f>
          <m:fPr>
            <m:ctrlPr>
              <w:rPr>
                <w:rFonts w:ascii="Cambria Math" w:hAnsi="Cambria Math" w:cstheme="minorHAnsi"/>
                <w:iCs/>
              </w:rPr>
            </m:ctrlPr>
          </m:fPr>
          <m:num>
            <m:r>
              <m:rPr>
                <m:sty m:val="p"/>
              </m:rPr>
              <w:rPr>
                <w:rFonts w:ascii="Cambria Math" w:hAnsi="Cambria Math" w:cstheme="minorHAnsi"/>
              </w:rPr>
              <m:t>24</m:t>
            </m:r>
          </m:num>
          <m:den>
            <m:r>
              <m:rPr>
                <m:sty m:val="p"/>
              </m:rPr>
              <w:rPr>
                <w:rFonts w:ascii="Cambria Math" w:hAnsi="Cambria Math" w:cstheme="minorHAnsi"/>
              </w:rPr>
              <m:t>Hours between the first and last measurement in dataset</m:t>
            </m:r>
          </m:den>
        </m:f>
        <m:r>
          <m:rPr>
            <m:sty m:val="p"/>
          </m:rPr>
          <w:rPr>
            <w:rFonts w:ascii="Cambria Math" w:hAnsi="Cambria Math" w:cstheme="minorHAnsi"/>
          </w:rPr>
          <m:t>×50%</m:t>
        </m:r>
      </m:oMath>
      <w:r w:rsidR="001965BF" w:rsidRPr="00D01B08">
        <w:rPr>
          <w:rFonts w:cstheme="minorHAnsi"/>
          <w:iCs/>
        </w:rPr>
        <w:tab/>
      </w:r>
      <w:r w:rsidR="001965BF" w:rsidRPr="00D01B08">
        <w:rPr>
          <w:rFonts w:cstheme="minorHAnsi"/>
          <w:iCs/>
        </w:rPr>
        <w:tab/>
      </w:r>
    </w:p>
    <w:p w14:paraId="0BBA726F" w14:textId="77777777" w:rsidR="001965BF" w:rsidRPr="004F76FA" w:rsidRDefault="001965BF" w:rsidP="00382D2B">
      <w:pPr>
        <w:pStyle w:val="Heading2"/>
      </w:pPr>
      <w:r>
        <w:t>Nature and units of recorded values</w:t>
      </w:r>
    </w:p>
    <w:p w14:paraId="0AC4D1DC" w14:textId="77777777" w:rsidR="001965BF" w:rsidRPr="004F76FA" w:rsidRDefault="001965BF" w:rsidP="00382D2B">
      <w:pPr>
        <w:spacing w:line="360" w:lineRule="auto"/>
      </w:pPr>
      <w:r w:rsidRPr="004F76FA">
        <w:t>Continuous time series graphs were first divided into individual datasets per 24-hour cycle (i.e. 00:00 – 23:59) with N</w:t>
      </w:r>
      <w:r w:rsidRPr="004F76FA">
        <w:rPr>
          <w:vertAlign w:val="subscript"/>
        </w:rPr>
        <w:softHyphen/>
        <w:t>2</w:t>
      </w:r>
      <w:r w:rsidRPr="004F76FA">
        <w:t>O flux data standardised to μg N</w:t>
      </w:r>
      <w:r w:rsidRPr="004F76FA">
        <w:rPr>
          <w:vertAlign w:val="subscript"/>
        </w:rPr>
        <w:t>2</w:t>
      </w:r>
      <w:r w:rsidRPr="004F76FA">
        <w:t>O-N m</w:t>
      </w:r>
      <w:r w:rsidRPr="004F76FA">
        <w:rPr>
          <w:vertAlign w:val="superscript"/>
        </w:rPr>
        <w:t>-2</w:t>
      </w:r>
      <w:r w:rsidRPr="004F76FA">
        <w:t xml:space="preserve"> h</w:t>
      </w:r>
      <w:r w:rsidRPr="004F76FA">
        <w:rPr>
          <w:vertAlign w:val="superscript"/>
        </w:rPr>
        <w:noBreakHyphen/>
        <w:t>1</w:t>
      </w:r>
      <w:r w:rsidRPr="004F76FA">
        <w:t>. Hour and minute were also converted to decimal units (0.00 – 23.99 h). Where data were presented as 24-hours graphs of average or standardised N</w:t>
      </w:r>
      <w:r w:rsidRPr="004F76FA">
        <w:rPr>
          <w:vertAlign w:val="subscript"/>
        </w:rPr>
        <w:softHyphen/>
        <w:t>2</w:t>
      </w:r>
      <w:r w:rsidRPr="004F76FA">
        <w:t>O flux (i.e. deviations from daily mean N</w:t>
      </w:r>
      <w:r w:rsidRPr="004F76FA">
        <w:rPr>
          <w:vertAlign w:val="subscript"/>
        </w:rPr>
        <w:softHyphen/>
        <w:t>2</w:t>
      </w:r>
      <w:r w:rsidRPr="004F76FA">
        <w:t xml:space="preserve">O flux) over their measurement periods (e.g. 10 days), data from each graph was extracted as one dataset. </w:t>
      </w:r>
    </w:p>
    <w:p w14:paraId="3BB3ADFA" w14:textId="5B6C4F58" w:rsidR="001965BF" w:rsidRPr="004F76FA" w:rsidRDefault="001965BF" w:rsidP="00382D2B">
      <w:pPr>
        <w:spacing w:line="360" w:lineRule="auto"/>
      </w:pPr>
      <w:r>
        <w:t>M</w:t>
      </w:r>
      <w:r w:rsidRPr="004F76FA">
        <w:t xml:space="preserve">agnitude differences between </w:t>
      </w:r>
      <w:r>
        <w:t>datasets were eliminated</w:t>
      </w:r>
      <w:r w:rsidRPr="004F76FA">
        <w:t xml:space="preserve"> by normalising N</w:t>
      </w:r>
      <w:r w:rsidRPr="004F76FA">
        <w:rPr>
          <w:vertAlign w:val="subscript"/>
        </w:rPr>
        <w:softHyphen/>
        <w:t>2</w:t>
      </w:r>
      <w:r w:rsidRPr="004F76FA">
        <w:t>O flux in every 24 hours. Normalised N</w:t>
      </w:r>
      <w:r w:rsidRPr="004F76FA">
        <w:rPr>
          <w:vertAlign w:val="subscript"/>
        </w:rPr>
        <w:t>2</w:t>
      </w:r>
      <w:r w:rsidRPr="004F76FA">
        <w:t>O flux data (N</w:t>
      </w:r>
      <w:r w:rsidRPr="004F76FA">
        <w:rPr>
          <w:vertAlign w:val="subscript"/>
        </w:rPr>
        <w:t>2</w:t>
      </w:r>
      <w:r w:rsidRPr="004F76FA">
        <w:t>O</w:t>
      </w:r>
      <w:r w:rsidRPr="004F76FA">
        <w:rPr>
          <w:vertAlign w:val="subscript"/>
        </w:rPr>
        <w:t>norm</w:t>
      </w:r>
      <w:r w:rsidRPr="004F76FA">
        <w:t>) were bound between 0.0 and 1.0 using the following equation</w:t>
      </w:r>
      <w:r>
        <w:t>:</w:t>
      </w:r>
    </w:p>
    <w:p w14:paraId="77262D7A" w14:textId="216086F0" w:rsidR="001965BF" w:rsidRPr="004F76FA" w:rsidRDefault="00657508" w:rsidP="00382D2B">
      <w:pPr>
        <w:spacing w:before="120" w:after="120" w:line="360" w:lineRule="auto"/>
      </w:pPr>
      <m:oMath>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O</m:t>
            </m:r>
          </m:e>
          <m:sub>
            <m:r>
              <w:rPr>
                <w:rFonts w:ascii="Cambria Math" w:hAnsi="Cambria Math"/>
              </w:rPr>
              <m:t>norm,  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O</m:t>
                </m:r>
              </m:e>
              <m:sub>
                <m:r>
                  <w:rPr>
                    <w:rFonts w:ascii="Cambria Math" w:hAnsi="Cambria Math"/>
                  </w:rPr>
                  <m:t>min</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O</m:t>
                </m:r>
              </m:e>
              <m:sub>
                <m:r>
                  <w:rPr>
                    <w:rFonts w:ascii="Cambria Math" w:hAnsi="Cambria Math"/>
                  </w:rPr>
                  <m:t>max</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O</m:t>
                </m:r>
              </m:e>
              <m:sub>
                <m:r>
                  <w:rPr>
                    <w:rFonts w:ascii="Cambria Math" w:hAnsi="Cambria Math"/>
                  </w:rPr>
                  <m:t>min</m:t>
                </m:r>
              </m:sub>
            </m:sSub>
          </m:den>
        </m:f>
      </m:oMath>
      <w:r w:rsidR="001965BF" w:rsidRPr="004F76FA">
        <w:t xml:space="preserve"> ,</w:t>
      </w:r>
    </w:p>
    <w:p w14:paraId="0EABA379" w14:textId="77777777" w:rsidR="001965BF" w:rsidRDefault="001965BF" w:rsidP="00382D2B">
      <w:pPr>
        <w:spacing w:before="120" w:after="120" w:line="360" w:lineRule="auto"/>
      </w:pPr>
      <w:r w:rsidRPr="004F76FA">
        <w:t>where N</w:t>
      </w:r>
      <w:r w:rsidRPr="004F76FA">
        <w:rPr>
          <w:vertAlign w:val="subscript"/>
        </w:rPr>
        <w:t>2</w:t>
      </w:r>
      <w:r w:rsidRPr="004F76FA">
        <w:t>O</w:t>
      </w:r>
      <w:r w:rsidRPr="004F76FA">
        <w:rPr>
          <w:vertAlign w:val="subscript"/>
        </w:rPr>
        <w:t>norm,t</w:t>
      </w:r>
      <w:r w:rsidRPr="004F76FA">
        <w:t xml:space="preserve"> is the normalised N</w:t>
      </w:r>
      <w:r w:rsidRPr="004F76FA">
        <w:rPr>
          <w:vertAlign w:val="subscript"/>
        </w:rPr>
        <w:t>2</w:t>
      </w:r>
      <w:r w:rsidRPr="004F76FA">
        <w:t>O flux at one point in time (t), N</w:t>
      </w:r>
      <w:r w:rsidRPr="004F76FA">
        <w:rPr>
          <w:vertAlign w:val="subscript"/>
        </w:rPr>
        <w:t>2</w:t>
      </w:r>
      <w:r w:rsidRPr="004F76FA">
        <w:t>O</w:t>
      </w:r>
      <w:r w:rsidRPr="004F76FA">
        <w:rPr>
          <w:vertAlign w:val="subscript"/>
        </w:rPr>
        <w:t>t</w:t>
      </w:r>
      <w:r w:rsidRPr="004F76FA">
        <w:t xml:space="preserve"> is the N</w:t>
      </w:r>
      <w:r w:rsidRPr="004F76FA">
        <w:rPr>
          <w:vertAlign w:val="subscript"/>
        </w:rPr>
        <w:t>2</w:t>
      </w:r>
      <w:r w:rsidRPr="004F76FA">
        <w:t>O flux at t, N</w:t>
      </w:r>
      <w:r w:rsidRPr="004F76FA">
        <w:rPr>
          <w:vertAlign w:val="subscript"/>
        </w:rPr>
        <w:t>2</w:t>
      </w:r>
      <w:r w:rsidRPr="004F76FA">
        <w:t>O</w:t>
      </w:r>
      <w:r w:rsidRPr="004F76FA">
        <w:rPr>
          <w:vertAlign w:val="subscript"/>
        </w:rPr>
        <w:t xml:space="preserve">min </w:t>
      </w:r>
      <w:r w:rsidRPr="004F76FA">
        <w:t>is the minimum N</w:t>
      </w:r>
      <w:r w:rsidRPr="004F76FA">
        <w:rPr>
          <w:vertAlign w:val="subscript"/>
        </w:rPr>
        <w:t>2</w:t>
      </w:r>
      <w:r w:rsidRPr="004F76FA">
        <w:t>O flux in a dataset, and N</w:t>
      </w:r>
      <w:r w:rsidRPr="004F76FA">
        <w:rPr>
          <w:vertAlign w:val="subscript"/>
        </w:rPr>
        <w:t>2</w:t>
      </w:r>
      <w:r w:rsidRPr="004F76FA">
        <w:t>O</w:t>
      </w:r>
      <w:r w:rsidRPr="004F76FA">
        <w:softHyphen/>
      </w:r>
      <w:r w:rsidRPr="004F76FA">
        <w:rPr>
          <w:vertAlign w:val="subscript"/>
        </w:rPr>
        <w:t>max</w:t>
      </w:r>
      <w:r w:rsidRPr="004F76FA">
        <w:t xml:space="preserve"> is the maximum N</w:t>
      </w:r>
      <w:r w:rsidRPr="004F76FA">
        <w:rPr>
          <w:vertAlign w:val="subscript"/>
        </w:rPr>
        <w:t>2</w:t>
      </w:r>
      <w:r w:rsidRPr="004F76FA">
        <w:t>O flux in a dataset.</w:t>
      </w:r>
    </w:p>
    <w:p w14:paraId="15C7052E" w14:textId="77777777" w:rsidR="00B841EC" w:rsidRDefault="00B841EC" w:rsidP="00382D2B">
      <w:pPr>
        <w:spacing w:line="360" w:lineRule="auto"/>
      </w:pPr>
    </w:p>
    <w:p w14:paraId="3109ABA8" w14:textId="7F681DEA" w:rsidR="00B5604D" w:rsidRDefault="00B5604D" w:rsidP="00382D2B">
      <w:pPr>
        <w:pStyle w:val="Heading2"/>
      </w:pPr>
      <w:r>
        <w:t xml:space="preserve">Details of data structure </w:t>
      </w:r>
    </w:p>
    <w:p w14:paraId="7FE990F6" w14:textId="793EF2A3" w:rsidR="001965BF" w:rsidRDefault="001965BF" w:rsidP="00382D2B">
      <w:pPr>
        <w:spacing w:line="360" w:lineRule="auto"/>
      </w:pPr>
      <w:r>
        <w:t xml:space="preserve">Each dataset (csv file) titled </w:t>
      </w:r>
      <w:r w:rsidRPr="00C0781E">
        <w:t>N</w:t>
      </w:r>
      <w:r w:rsidRPr="00C0781E">
        <w:rPr>
          <w:vertAlign w:val="subscript"/>
        </w:rPr>
        <w:softHyphen/>
        <w:t>2</w:t>
      </w:r>
      <w:r w:rsidRPr="00C0781E">
        <w:t>O</w:t>
      </w:r>
      <w:r>
        <w:t xml:space="preserve">_xxx (where xxx is the reference number of the dataset listed in dataset_info.csv) contains the time of measurement (hour), soil </w:t>
      </w:r>
      <w:r w:rsidRPr="00C0781E">
        <w:t>N</w:t>
      </w:r>
      <w:r w:rsidRPr="00C0781E">
        <w:rPr>
          <w:vertAlign w:val="subscript"/>
        </w:rPr>
        <w:softHyphen/>
        <w:t>2</w:t>
      </w:r>
      <w:r w:rsidRPr="00C0781E">
        <w:t>O</w:t>
      </w:r>
      <w:r>
        <w:t xml:space="preserve"> flux in </w:t>
      </w:r>
      <w:r w:rsidRPr="00C257F6">
        <w:rPr>
          <w:lang w:val="el-GR"/>
        </w:rPr>
        <w:t>μ</w:t>
      </w:r>
      <w:r w:rsidRPr="00C257F6">
        <w:t>g</w:t>
      </w:r>
      <w:r>
        <w:t xml:space="preserve"> </w:t>
      </w:r>
      <w:r w:rsidRPr="00C0781E">
        <w:t>N</w:t>
      </w:r>
      <w:r w:rsidRPr="00C0781E">
        <w:rPr>
          <w:vertAlign w:val="subscript"/>
        </w:rPr>
        <w:softHyphen/>
        <w:t>2</w:t>
      </w:r>
      <w:r w:rsidRPr="00C0781E">
        <w:t>O</w:t>
      </w:r>
      <w:r>
        <w:t xml:space="preserve">-N </w:t>
      </w:r>
      <w:r w:rsidRPr="00426B51">
        <w:t>m</w:t>
      </w:r>
      <w:r w:rsidRPr="00426B51">
        <w:rPr>
          <w:vertAlign w:val="superscript"/>
        </w:rPr>
        <w:t>-2</w:t>
      </w:r>
      <w:r>
        <w:t xml:space="preserve"> </w:t>
      </w:r>
      <w:r w:rsidRPr="005A0D26">
        <w:t>h</w:t>
      </w:r>
      <w:r w:rsidRPr="005A0D26">
        <w:rPr>
          <w:vertAlign w:val="superscript"/>
        </w:rPr>
        <w:t>-1</w:t>
      </w:r>
      <w:r>
        <w:t xml:space="preserve"> (N2</w:t>
      </w:r>
      <w:r w:rsidRPr="00C0781E">
        <w:t>O</w:t>
      </w:r>
      <w:r>
        <w:t xml:space="preserve">_flux) and normalised </w:t>
      </w:r>
      <w:r w:rsidRPr="00C0781E">
        <w:t>N</w:t>
      </w:r>
      <w:r w:rsidRPr="00C0781E">
        <w:rPr>
          <w:vertAlign w:val="subscript"/>
        </w:rPr>
        <w:softHyphen/>
        <w:t>2</w:t>
      </w:r>
      <w:r w:rsidRPr="00C0781E">
        <w:t>O</w:t>
      </w:r>
      <w:r>
        <w:t xml:space="preserve"> flux (norm_flux</w:t>
      </w:r>
      <w:r w:rsidR="001C55AC">
        <w:t>, unitless</w:t>
      </w:r>
      <w:r>
        <w:t xml:space="preserve">) within a 24-hour cycle; whereas datasets with titles beginning with soil_temp_xxx contain the time of measurement (x) and soil temperature at 5-10 cm depth in Celsius (Curve1). Dataset_info.csv contains the title of the literature and data of other non-diurnal parameters (e.g. pH, bulk density, soil texture, season of measurement, soil water-filled pore space, irrigation and grazing) corresponding to each dataset. </w:t>
      </w:r>
    </w:p>
    <w:p w14:paraId="3E6B252E" w14:textId="77777777" w:rsidR="001965BF" w:rsidRDefault="001965BF" w:rsidP="00382D2B">
      <w:pPr>
        <w:spacing w:line="360" w:lineRule="auto"/>
      </w:pPr>
      <w:r>
        <w:t xml:space="preserve">diurnal_pattern_categorisation_data.csv contains processed data from the second part of the data generation methods, which include the time of maximum and second maximum </w:t>
      </w:r>
      <w:r w:rsidRPr="00C0781E">
        <w:t>N</w:t>
      </w:r>
      <w:r w:rsidRPr="00C0781E">
        <w:rPr>
          <w:vertAlign w:val="subscript"/>
        </w:rPr>
        <w:softHyphen/>
        <w:t>2</w:t>
      </w:r>
      <w:r w:rsidRPr="00C0781E">
        <w:t>O</w:t>
      </w:r>
      <w:r>
        <w:t xml:space="preserve"> flux (max_hour and sec_max_hour), the time of minimum and second minimum </w:t>
      </w:r>
      <w:r w:rsidRPr="00C0781E">
        <w:t>N</w:t>
      </w:r>
      <w:r w:rsidRPr="00C0781E">
        <w:rPr>
          <w:vertAlign w:val="subscript"/>
        </w:rPr>
        <w:softHyphen/>
        <w:t>2</w:t>
      </w:r>
      <w:r w:rsidRPr="00C0781E">
        <w:t>O</w:t>
      </w:r>
      <w:r>
        <w:t xml:space="preserve"> flux (min_hour, sec_min_hour), cumulative </w:t>
      </w:r>
      <w:r w:rsidRPr="00C0781E">
        <w:t>N</w:t>
      </w:r>
      <w:r w:rsidRPr="00C0781E">
        <w:rPr>
          <w:vertAlign w:val="subscript"/>
        </w:rPr>
        <w:softHyphen/>
        <w:t>2</w:t>
      </w:r>
      <w:r w:rsidRPr="00C0781E">
        <w:t>O</w:t>
      </w:r>
      <w:r>
        <w:t xml:space="preserve"> flux and percentage at </w:t>
      </w:r>
      <w:r w:rsidRPr="004F76FA">
        <w:t>04:00 – 16:00 h</w:t>
      </w:r>
      <w:r>
        <w:t xml:space="preserve"> (cum_early, cum_early_percent), 08:00 – </w:t>
      </w:r>
      <w:r>
        <w:lastRenderedPageBreak/>
        <w:t xml:space="preserve">20:00 h (cum_late, cum_late_percent) and 06:00 – 18:00 h (cum_mid, cum_mid_percent), and the cumulative </w:t>
      </w:r>
      <w:r w:rsidRPr="00C0781E">
        <w:t>N</w:t>
      </w:r>
      <w:r w:rsidRPr="00C0781E">
        <w:rPr>
          <w:vertAlign w:val="subscript"/>
        </w:rPr>
        <w:softHyphen/>
        <w:t>2</w:t>
      </w:r>
      <w:r w:rsidRPr="00C0781E">
        <w:t>O</w:t>
      </w:r>
      <w:r>
        <w:t xml:space="preserve"> flux between first and last flux measurement (cum_all) and the adjusted threshold value for each dataset.  first_condition_D, second_condition_D and third_condition_D refer to whether the dataset meets the first, second and third condition for daytime peaking category (Y = yes, N = no, E = yes and morning peaking (early) and L = yes and afternoon peaking (late)), whereas first_condition_N, second_condition_N and third_condition_N refer to the meeting of the conditions for night-time peaking category. daytime_peaking and nighttime_peaking refer to whether the dataset is categorised as daytime peaking (Y in daytime_peaking, N in nighttime_peaking), night-time peaking (N in daytime_peaking, Y in nighttime_peaking), or non-diurnal (N in both daytime_peaking and nighttime_peaking).</w:t>
      </w:r>
    </w:p>
    <w:p w14:paraId="03259299" w14:textId="08075D8A" w:rsidR="00657508" w:rsidRDefault="00657508" w:rsidP="00657508">
      <w:pPr>
        <w:pStyle w:val="Caption"/>
        <w:keepNext/>
      </w:pPr>
      <w:r>
        <w:t xml:space="preserve">Table 1 References and titles of the 46 published journal articles (see Reference </w:t>
      </w:r>
      <w:r>
        <w:rPr>
          <w:noProof/>
        </w:rPr>
        <w:t>section for full reference details)</w:t>
      </w:r>
    </w:p>
    <w:tbl>
      <w:tblPr>
        <w:tblW w:w="8931" w:type="dxa"/>
        <w:tblLook w:val="04A0" w:firstRow="1" w:lastRow="0" w:firstColumn="1" w:lastColumn="0" w:noHBand="0" w:noVBand="1"/>
      </w:tblPr>
      <w:tblGrid>
        <w:gridCol w:w="2977"/>
        <w:gridCol w:w="5954"/>
      </w:tblGrid>
      <w:tr w:rsidR="009C07E3" w:rsidRPr="009C07E3" w14:paraId="185B0EBF" w14:textId="77777777" w:rsidTr="00657508">
        <w:trPr>
          <w:trHeight w:val="287"/>
        </w:trPr>
        <w:tc>
          <w:tcPr>
            <w:tcW w:w="2977" w:type="dxa"/>
            <w:tcBorders>
              <w:top w:val="nil"/>
              <w:left w:val="nil"/>
              <w:bottom w:val="single" w:sz="4" w:space="0" w:color="auto"/>
              <w:right w:val="nil"/>
            </w:tcBorders>
            <w:shd w:val="clear" w:color="auto" w:fill="auto"/>
            <w:noWrap/>
            <w:vAlign w:val="bottom"/>
            <w:hideMark/>
          </w:tcPr>
          <w:p w14:paraId="65FAD25B" w14:textId="1D9C3B18" w:rsidR="009C07E3" w:rsidRPr="009C07E3" w:rsidRDefault="009C07E3" w:rsidP="007249B8">
            <w:pPr>
              <w:spacing w:after="0" w:line="240" w:lineRule="auto"/>
              <w:rPr>
                <w:rFonts w:ascii="Calibri" w:eastAsia="Times New Roman" w:hAnsi="Calibri" w:cs="Calibri"/>
                <w:b/>
                <w:bCs/>
                <w:color w:val="000000"/>
              </w:rPr>
            </w:pPr>
            <w:r w:rsidRPr="009C07E3">
              <w:rPr>
                <w:rFonts w:ascii="Calibri" w:eastAsia="Times New Roman" w:hAnsi="Calibri" w:cs="Calibri"/>
                <w:b/>
                <w:bCs/>
                <w:color w:val="000000"/>
              </w:rPr>
              <w:t>Reference</w:t>
            </w:r>
            <w:r w:rsidR="00657508">
              <w:rPr>
                <w:rFonts w:ascii="Calibri" w:eastAsia="Times New Roman" w:hAnsi="Calibri" w:cs="Calibri"/>
                <w:b/>
                <w:bCs/>
                <w:color w:val="000000"/>
              </w:rPr>
              <w:t>s</w:t>
            </w:r>
          </w:p>
        </w:tc>
        <w:tc>
          <w:tcPr>
            <w:tcW w:w="5954" w:type="dxa"/>
            <w:tcBorders>
              <w:top w:val="nil"/>
              <w:left w:val="nil"/>
              <w:bottom w:val="single" w:sz="4" w:space="0" w:color="auto"/>
              <w:right w:val="nil"/>
            </w:tcBorders>
            <w:shd w:val="clear" w:color="auto" w:fill="auto"/>
            <w:noWrap/>
            <w:vAlign w:val="bottom"/>
            <w:hideMark/>
          </w:tcPr>
          <w:p w14:paraId="6264CE3D" w14:textId="0D93D7E5" w:rsidR="009C07E3" w:rsidRPr="009C07E3" w:rsidRDefault="009C07E3" w:rsidP="007249B8">
            <w:pPr>
              <w:spacing w:after="0" w:line="240" w:lineRule="auto"/>
              <w:rPr>
                <w:rFonts w:ascii="Calibri" w:eastAsia="Times New Roman" w:hAnsi="Calibri" w:cs="Calibri"/>
                <w:b/>
                <w:bCs/>
                <w:color w:val="000000"/>
              </w:rPr>
            </w:pPr>
            <w:r w:rsidRPr="009C07E3">
              <w:rPr>
                <w:rFonts w:ascii="Calibri" w:eastAsia="Times New Roman" w:hAnsi="Calibri" w:cs="Calibri"/>
                <w:b/>
                <w:bCs/>
                <w:color w:val="000000"/>
              </w:rPr>
              <w:t>Title</w:t>
            </w:r>
            <w:r w:rsidR="00657508">
              <w:rPr>
                <w:rFonts w:ascii="Calibri" w:eastAsia="Times New Roman" w:hAnsi="Calibri" w:cs="Calibri"/>
                <w:b/>
                <w:bCs/>
                <w:color w:val="000000"/>
              </w:rPr>
              <w:t>s</w:t>
            </w:r>
          </w:p>
        </w:tc>
      </w:tr>
      <w:tr w:rsidR="009C07E3" w:rsidRPr="009C07E3" w14:paraId="64B7C3B6" w14:textId="77777777" w:rsidTr="00657508">
        <w:trPr>
          <w:trHeight w:val="287"/>
        </w:trPr>
        <w:tc>
          <w:tcPr>
            <w:tcW w:w="2977" w:type="dxa"/>
            <w:tcBorders>
              <w:top w:val="single" w:sz="4" w:space="0" w:color="auto"/>
              <w:left w:val="nil"/>
              <w:bottom w:val="nil"/>
              <w:right w:val="nil"/>
            </w:tcBorders>
            <w:shd w:val="clear" w:color="auto" w:fill="auto"/>
            <w:noWrap/>
            <w:vAlign w:val="bottom"/>
            <w:hideMark/>
          </w:tcPr>
          <w:p w14:paraId="785181F6" w14:textId="3E409923"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Ba2l5YW1hPC9BdXRob3I+PFllYXI+MjAwMDwvWWVhcj48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Ba2l5YW1hPC9BdXRob3I+PFllYXI+MjAwMDwvWWVhcj48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Akiyama et al., 2000)</w:t>
            </w:r>
            <w:r>
              <w:rPr>
                <w:rFonts w:ascii="Calibri" w:eastAsia="Times New Roman" w:hAnsi="Calibri" w:cs="Calibri"/>
                <w:color w:val="000000"/>
              </w:rPr>
              <w:fldChar w:fldCharType="end"/>
            </w:r>
          </w:p>
        </w:tc>
        <w:tc>
          <w:tcPr>
            <w:tcW w:w="5954" w:type="dxa"/>
            <w:tcBorders>
              <w:top w:val="single" w:sz="4" w:space="0" w:color="auto"/>
              <w:left w:val="nil"/>
              <w:bottom w:val="nil"/>
              <w:right w:val="nil"/>
            </w:tcBorders>
            <w:shd w:val="clear" w:color="auto" w:fill="auto"/>
            <w:noWrap/>
            <w:vAlign w:val="bottom"/>
            <w:hideMark/>
          </w:tcPr>
          <w:p w14:paraId="69F3ACA1"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2O and NO emissions from soils after the application of different chemical fertilizers</w:t>
            </w:r>
          </w:p>
        </w:tc>
      </w:tr>
      <w:tr w:rsidR="009C07E3" w:rsidRPr="009C07E3" w14:paraId="2D69466C" w14:textId="77777777" w:rsidTr="009C07E3">
        <w:trPr>
          <w:trHeight w:val="287"/>
        </w:trPr>
        <w:tc>
          <w:tcPr>
            <w:tcW w:w="2977" w:type="dxa"/>
            <w:tcBorders>
              <w:top w:val="nil"/>
              <w:left w:val="nil"/>
              <w:bottom w:val="nil"/>
              <w:right w:val="nil"/>
            </w:tcBorders>
            <w:shd w:val="clear" w:color="auto" w:fill="auto"/>
            <w:noWrap/>
            <w:vAlign w:val="bottom"/>
            <w:hideMark/>
          </w:tcPr>
          <w:p w14:paraId="78DC14A0" w14:textId="2A84AE8A"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Akiyama&lt;/Author&gt;&lt;Year&gt;2002&lt;/Year&gt;&lt;IDText&gt;Effect of chemical fertilizer form on N2O, NO and NO2 fluxes from Andisol field&lt;/IDText&gt;&lt;DisplayText&gt;(Akiyama &amp;amp; Tsuruta, 2002)&lt;/DisplayText&gt;&lt;record&gt;&lt;dates&gt;&lt;pub-dates&gt;&lt;date&gt;Jul&lt;/date&gt;&lt;/pub-dates&gt;&lt;year&gt;2002&lt;/year&gt;&lt;/dates&gt;&lt;urls&gt;&lt;related-urls&gt;&lt;url&gt;https://link.springer.com/content/pdf/10.1023%2FA%3A1021102925159.pdf&lt;/url&gt;&lt;/related-urls&gt;&lt;/urls&gt;&lt;isbn&gt;1385-1314&lt;/isbn&gt;&lt;titles&gt;&lt;title&gt;Effect of chemical fertilizer form on N2O, NO and NO2 fluxes from Andisol field&lt;/title&gt;&lt;secondary-title&gt;Nutrient Cycling in Agroecosystems&lt;/secondary-title&gt;&lt;/titles&gt;&lt;pages&gt;219-230&lt;/pages&gt;&lt;number&gt;2-3&lt;/number&gt;&lt;contributors&gt;&lt;authors&gt;&lt;author&gt;Akiyama, H.&lt;/author&gt;&lt;author&gt;Tsuruta, H.&lt;/author&gt;&lt;/authors&gt;&lt;/contributors&gt;&lt;added-date format="utc"&gt;1567001219&lt;/added-date&gt;&lt;ref-type name="Journal Article"&gt;17&lt;/ref-type&gt;&lt;rec-number&gt;230&lt;/rec-number&gt;&lt;last-updated-date format="utc"&gt;1583925737&lt;/last-updated-date&gt;&lt;accession-num&gt;WOS:000179358900011&lt;/accession-num&gt;&lt;electronic-resource-num&gt;10.1023/A:1021102925159&lt;/electronic-resource-num&gt;&lt;volume&gt;63&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Akiyama &amp; Tsuruta, 200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2E103377"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ffect of chemical fertilizer form on N2O, NO and NO2 fluxes from Andisol field</w:t>
            </w:r>
          </w:p>
        </w:tc>
      </w:tr>
      <w:tr w:rsidR="009C07E3" w:rsidRPr="009C07E3" w14:paraId="09BD0DDE" w14:textId="77777777" w:rsidTr="009C07E3">
        <w:trPr>
          <w:trHeight w:val="287"/>
        </w:trPr>
        <w:tc>
          <w:tcPr>
            <w:tcW w:w="2977" w:type="dxa"/>
            <w:tcBorders>
              <w:top w:val="nil"/>
              <w:left w:val="nil"/>
              <w:bottom w:val="nil"/>
              <w:right w:val="nil"/>
            </w:tcBorders>
            <w:shd w:val="clear" w:color="auto" w:fill="auto"/>
            <w:noWrap/>
            <w:vAlign w:val="bottom"/>
            <w:hideMark/>
          </w:tcPr>
          <w:p w14:paraId="3ABF799F" w14:textId="4A02CBCE"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Akiyama&lt;/Author&gt;&lt;Year&gt;2003&lt;/Year&gt;&lt;IDText&gt;Effect of organic matter application on N2O, NO, and NO2 fluxes from an Andisol field&lt;/IDText&gt;&lt;DisplayText&gt;(Akiyama &amp;amp; Tsuruta, 2003a)&lt;/DisplayText&gt;&lt;record&gt;&lt;dates&gt;&lt;pub-dates&gt;&lt;date&gt;Oct&lt;/date&gt;&lt;/pub-dates&gt;&lt;year&gt;2003&lt;/year&gt;&lt;/dates&gt;&lt;urls&gt;&lt;related-urls&gt;&lt;url&gt;https://agupubs.onlinelibrary.wiley.com/doi/pdf/10.1029/2002GB002016&lt;/url&gt;&lt;/related-urls&gt;&lt;/urls&gt;&lt;isbn&gt;0886-6236&lt;/isbn&gt;&lt;titles&gt;&lt;title&gt;Effect of organic matter application on N2O, NO, and NO2 fluxes from an Andisol field&lt;/title&gt;&lt;secondary-title&gt;Global Biogeochemical Cycles&lt;/secondary-title&gt;&lt;/titles&gt;&lt;number&gt;4&lt;/number&gt;&lt;contributors&gt;&lt;authors&gt;&lt;author&gt;Akiyama, H.&lt;/author&gt;&lt;author&gt;Tsuruta, H.&lt;/author&gt;&lt;/authors&gt;&lt;/contributors&gt;&lt;added-date format="utc"&gt;1567001219&lt;/added-date&gt;&lt;ref-type name="Journal Article"&gt;17&lt;/ref-type&gt;&lt;rec-number&gt;225&lt;/rec-number&gt;&lt;last-updated-date format="utc"&gt;1583925739&lt;/last-updated-date&gt;&lt;accession-num&gt;WOS:000186198400001&lt;/accession-num&gt;&lt;electronic-resource-num&gt;10.1029/2002GB002016&lt;/electronic-resource-num&gt;&lt;volume&gt;17&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Akiyama &amp; Tsuruta, 2003a)</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EA9A12D"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ffect of organic matter application on N2O, NO, and NO2 fluxes from an Andisol field</w:t>
            </w:r>
          </w:p>
        </w:tc>
      </w:tr>
      <w:tr w:rsidR="009C07E3" w:rsidRPr="009C07E3" w14:paraId="4DF8C659" w14:textId="77777777" w:rsidTr="009C07E3">
        <w:trPr>
          <w:trHeight w:val="287"/>
        </w:trPr>
        <w:tc>
          <w:tcPr>
            <w:tcW w:w="2977" w:type="dxa"/>
            <w:tcBorders>
              <w:top w:val="nil"/>
              <w:left w:val="nil"/>
              <w:bottom w:val="nil"/>
              <w:right w:val="nil"/>
            </w:tcBorders>
            <w:shd w:val="clear" w:color="auto" w:fill="auto"/>
            <w:noWrap/>
            <w:vAlign w:val="bottom"/>
            <w:hideMark/>
          </w:tcPr>
          <w:p w14:paraId="34C9C4C2" w14:textId="32935353"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Akiyama&lt;/Author&gt;&lt;Year&gt;2003&lt;/Year&gt;&lt;IDText&gt;Nitrous oxide, nitric oxide, and nitrogen dioxide fluxes from soils after manure and urea application&lt;/IDText&gt;&lt;DisplayText&gt;(Akiyama &amp;amp; Tsuruta, 2003b)&lt;/DisplayText&gt;&lt;record&gt;&lt;dates&gt;&lt;pub-dates&gt;&lt;date&gt;Mar-Apr&lt;/date&gt;&lt;/pub-dates&gt;&lt;year&gt;2003&lt;/year&gt;&lt;/dates&gt;&lt;urls&gt;&lt;related-urls&gt;&lt;url&gt;https://dl.sciencesocieties.org/publications/jeq/abstracts/32/2/423&lt;/url&gt;&lt;/related-urls&gt;&lt;/urls&gt;&lt;isbn&gt;0047-2425&lt;/isbn&gt;&lt;titles&gt;&lt;title&gt;Nitrous oxide, nitric oxide, and nitrogen dioxide fluxes from soils after manure and urea application&lt;/title&gt;&lt;secondary-title&gt;Journal of Environmental Quality&lt;/secondary-title&gt;&lt;/titles&gt;&lt;pages&gt;423-431&lt;/pages&gt;&lt;number&gt;2&lt;/number&gt;&lt;contributors&gt;&lt;authors&gt;&lt;author&gt;Akiyama, H.&lt;/author&gt;&lt;author&gt;Tsuruta, H.&lt;/author&gt;&lt;/authors&gt;&lt;/contributors&gt;&lt;added-date format="utc"&gt;1567001219&lt;/added-date&gt;&lt;ref-type name="Journal Article"&gt;17&lt;/ref-type&gt;&lt;rec-number&gt;228&lt;/rec-number&gt;&lt;last-updated-date format="utc"&gt;1583925738&lt;/last-updated-date&gt;&lt;accession-num&gt;WOS:000181618300005&lt;/accession-num&gt;&lt;electronic-resource-num&gt;10.2134/jeq2003.4230&lt;/electronic-resource-num&gt;&lt;volume&gt;32&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Akiyama &amp; Tsuruta, 2003b)</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3B8E086A"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itrous oxide, nitric oxide, and nitrogen dioxide fluxes from soils after manure and urea application</w:t>
            </w:r>
          </w:p>
        </w:tc>
      </w:tr>
      <w:tr w:rsidR="009C07E3" w:rsidRPr="009C07E3" w14:paraId="6E2F8EF5" w14:textId="77777777" w:rsidTr="009C07E3">
        <w:trPr>
          <w:trHeight w:val="287"/>
        </w:trPr>
        <w:tc>
          <w:tcPr>
            <w:tcW w:w="2977" w:type="dxa"/>
            <w:tcBorders>
              <w:top w:val="nil"/>
              <w:left w:val="nil"/>
              <w:bottom w:val="nil"/>
              <w:right w:val="nil"/>
            </w:tcBorders>
            <w:shd w:val="clear" w:color="auto" w:fill="auto"/>
            <w:noWrap/>
            <w:vAlign w:val="bottom"/>
            <w:hideMark/>
          </w:tcPr>
          <w:p w14:paraId="5BDE3480" w14:textId="6E88005B"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BbHZlczwvQXV0aG9yPjxZZWFyPjIwMTI8L1llYXI+PElE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BbHZlczwvQXV0aG9yPjxZZWFyPjIwMTI8L1llYXI+PElE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Alves et al., 201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7690E91D"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Selection of the most suitable sampling time for static chambers for the estimation of daily mean N2O flux from soils</w:t>
            </w:r>
          </w:p>
        </w:tc>
      </w:tr>
      <w:tr w:rsidR="009C07E3" w:rsidRPr="009C07E3" w14:paraId="53E53166" w14:textId="77777777" w:rsidTr="009C07E3">
        <w:trPr>
          <w:trHeight w:val="287"/>
        </w:trPr>
        <w:tc>
          <w:tcPr>
            <w:tcW w:w="2977" w:type="dxa"/>
            <w:tcBorders>
              <w:top w:val="nil"/>
              <w:left w:val="nil"/>
              <w:bottom w:val="nil"/>
              <w:right w:val="nil"/>
            </w:tcBorders>
            <w:shd w:val="clear" w:color="auto" w:fill="auto"/>
            <w:noWrap/>
            <w:vAlign w:val="bottom"/>
            <w:hideMark/>
          </w:tcPr>
          <w:p w14:paraId="318C3874" w14:textId="13E8F66C"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CYWxsPC9BdXRob3I+PFllYXI+MTk5OTwvWWVhcj48SURU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CYWxsPC9BdXRob3I+PFllYXI+MTk5OTwvWWVhcj48SURU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Ball et al., 1999)</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B5E7FE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Field N2O, CO2 and CH4 fluxes in relation to tillage, compaction and soil quality in Scotland</w:t>
            </w:r>
          </w:p>
        </w:tc>
      </w:tr>
      <w:tr w:rsidR="009C07E3" w:rsidRPr="009C07E3" w14:paraId="193AF11A" w14:textId="77777777" w:rsidTr="009C07E3">
        <w:trPr>
          <w:trHeight w:val="287"/>
        </w:trPr>
        <w:tc>
          <w:tcPr>
            <w:tcW w:w="2977" w:type="dxa"/>
            <w:tcBorders>
              <w:top w:val="nil"/>
              <w:left w:val="nil"/>
              <w:bottom w:val="nil"/>
              <w:right w:val="nil"/>
            </w:tcBorders>
            <w:shd w:val="clear" w:color="auto" w:fill="auto"/>
            <w:noWrap/>
            <w:vAlign w:val="bottom"/>
            <w:hideMark/>
          </w:tcPr>
          <w:p w14:paraId="1AA500E8" w14:textId="30190FA4"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Brumme&lt;/Author&gt;&lt;Year&gt;1992&lt;/Year&gt;&lt;IDText&gt;Effects of liming and nitrogen-fertilization on emissions of CO2 and N2O from a temporate forest&lt;/IDText&gt;&lt;DisplayText&gt;(Brumme &amp;amp; Beese, 1992)&lt;/DisplayText&gt;&lt;record&gt;&lt;dates&gt;&lt;pub-dates&gt;&lt;date&gt;Aug&lt;/date&gt;&lt;/pub-dates&gt;&lt;year&gt;1992&lt;/year&gt;&lt;/dates&gt;&lt;urls&gt;&lt;related-urls&gt;&lt;url&gt;https://agupubs.onlinelibrary.wiley.com/doi/pdf/10.1029/92JD01217&lt;/url&gt;&lt;/related-urls&gt;&lt;/urls&gt;&lt;isbn&gt;2169-897X&lt;/isbn&gt;&lt;titles&gt;&lt;title&gt;Effects of liming and nitrogen-fertilization on emissions of CO2 and N2O from a temporate forest&lt;/title&gt;&lt;secondary-title&gt;Journal of Geophysical Research-Atmospheres&lt;/secondary-title&gt;&lt;/titles&gt;&lt;pages&gt;12851-12858&lt;/pages&gt;&lt;number&gt;D12&lt;/number&gt;&lt;contributors&gt;&lt;authors&gt;&lt;author&gt;Brumme, R.&lt;/author&gt;&lt;author&gt;Beese, F.&lt;/author&gt;&lt;/authors&gt;&lt;/contributors&gt;&lt;added-date format="utc"&gt;1567001220&lt;/added-date&gt;&lt;ref-type name="Journal Article"&gt;17&lt;/ref-type&gt;&lt;rec-number&gt;266&lt;/rec-number&gt;&lt;last-updated-date format="utc"&gt;1583925737&lt;/last-updated-date&gt;&lt;accession-num&gt;WOS:A1992JL28200006&lt;/accession-num&gt;&lt;electronic-resource-num&gt;10.1029/92JD01217&lt;/electronic-resource-num&gt;&lt;volume&gt;97&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Brumme &amp; Beese, 199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47207882"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ffects of liming and nitrogen-fertilization on emissions of CO2 and N2O from a temperate forest</w:t>
            </w:r>
          </w:p>
        </w:tc>
      </w:tr>
      <w:tr w:rsidR="009C07E3" w:rsidRPr="009C07E3" w14:paraId="1DE5DBBD" w14:textId="77777777" w:rsidTr="009C07E3">
        <w:trPr>
          <w:trHeight w:val="287"/>
        </w:trPr>
        <w:tc>
          <w:tcPr>
            <w:tcW w:w="2977" w:type="dxa"/>
            <w:tcBorders>
              <w:top w:val="nil"/>
              <w:left w:val="nil"/>
              <w:bottom w:val="nil"/>
              <w:right w:val="nil"/>
            </w:tcBorders>
            <w:shd w:val="clear" w:color="auto" w:fill="auto"/>
            <w:noWrap/>
            <w:vAlign w:val="bottom"/>
            <w:hideMark/>
          </w:tcPr>
          <w:p w14:paraId="0540446C" w14:textId="1F2ADBAE"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Brummer&lt;/Author&gt;&lt;Year&gt;2017&lt;/Year&gt;&lt;IDText&gt;Gas chromatography vs. quantum cascade laser-based N2O flux measurements using a novel chamber design&lt;/IDText&gt;&lt;DisplayText&gt;(Brummer et al., 2017)&lt;/DisplayText&gt;&lt;record&gt;&lt;dates&gt;&lt;pub-dates&gt;&lt;date&gt;Mar&lt;/date&gt;&lt;/pub-dates&gt;&lt;year&gt;2017&lt;/year&gt;&lt;/dates&gt;&lt;urls&gt;&lt;related-urls&gt;&lt;url&gt;https://www.biogeosciences.net/14/1365/2017/bg-14-1365-2017.pdf&lt;/url&gt;&lt;/related-urls&gt;&lt;/urls&gt;&lt;isbn&gt;1726-4170&lt;/isbn&gt;&lt;titles&gt;&lt;title&gt;Gas chromatography vs. quantum cascade laser-based N2O flux measurements using a novel chamber design&lt;/title&gt;&lt;secondary-title&gt;Biogeosciences&lt;/secondary-title&gt;&lt;/titles&gt;&lt;pages&gt;1365-1381&lt;/pages&gt;&lt;number&gt;6&lt;/number&gt;&lt;contributors&gt;&lt;authors&gt;&lt;author&gt;Brummer, C.&lt;/author&gt;&lt;author&gt;Lyshede, B.&lt;/author&gt;&lt;author&gt;Lempio, D.&lt;/author&gt;&lt;author&gt;Delorme, J. P.&lt;/author&gt;&lt;author&gt;Ruffer, J. J.&lt;/author&gt;&lt;author&gt;Fuss, R.&lt;/author&gt;&lt;author&gt;Moffat, A. M.&lt;/author&gt;&lt;author&gt;Hurkuck, M.&lt;/author&gt;&lt;author&gt;Ibrom, A.&lt;/author&gt;&lt;author&gt;Ambus, P.&lt;/author&gt;&lt;author&gt;Flessa, H.&lt;/author&gt;&lt;author&gt;Kutsch, W. L.&lt;/author&gt;&lt;/authors&gt;&lt;/contributors&gt;&lt;added-date format="utc"&gt;1567001213&lt;/added-date&gt;&lt;ref-type name="Journal Article"&gt;17&lt;/ref-type&gt;&lt;rec-number&gt;51&lt;/rec-number&gt;&lt;last-updated-date format="utc"&gt;1583925729&lt;/last-updated-date&gt;&lt;accession-num&gt;WOS:000398191700002&lt;/accession-num&gt;&lt;electronic-resource-num&gt;10.5194/bg-14-1365-2017&lt;/electronic-resource-num&gt;&lt;volume&gt;14&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Brummer et al., 2017)</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0D8D8BC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Gas chromatography vs. quantum cascade laser-based N2O flux measurements using a novel chamber design</w:t>
            </w:r>
          </w:p>
        </w:tc>
      </w:tr>
      <w:tr w:rsidR="009C07E3" w:rsidRPr="009C07E3" w14:paraId="2BD30978" w14:textId="77777777" w:rsidTr="009C07E3">
        <w:trPr>
          <w:trHeight w:val="287"/>
        </w:trPr>
        <w:tc>
          <w:tcPr>
            <w:tcW w:w="2977" w:type="dxa"/>
            <w:tcBorders>
              <w:top w:val="nil"/>
              <w:left w:val="nil"/>
              <w:bottom w:val="nil"/>
              <w:right w:val="nil"/>
            </w:tcBorders>
            <w:shd w:val="clear" w:color="auto" w:fill="auto"/>
            <w:noWrap/>
            <w:vAlign w:val="bottom"/>
            <w:hideMark/>
          </w:tcPr>
          <w:p w14:paraId="162B9F8E" w14:textId="7048146C"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Christensen&lt;/Author&gt;&lt;Year&gt;1983&lt;/Year&gt;&lt;IDText&gt;Nitrous oxide emission from a soil under permanent grass: Seasonal and diurnal fluctuations as influenced by manuring and fertilization&lt;/IDText&gt;&lt;DisplayText&gt;(Christensen, 1983)&lt;/DisplayText&gt;&lt;record&gt;&lt;dates&gt;&lt;pub-dates&gt;&lt;date&gt;1983/01/01/&lt;/date&gt;&lt;/pub-dates&gt;&lt;year&gt;1983&lt;/year&gt;&lt;/dates&gt;&lt;urls&gt;&lt;related-urls&gt;&lt;url&gt;http://www.sciencedirect.com/science/article/pii/0038071783900469&lt;/url&gt;&lt;/related-urls&gt;&lt;/urls&gt;&lt;isbn&gt;0038-0717&lt;/isbn&gt;&lt;titles&gt;&lt;title&gt;Nitrous oxide emission from a soil under permanent grass: Seasonal and diurnal fluctuations as influenced by manuring and fertilization&lt;/title&gt;&lt;secondary-title&gt;Soil Biology and Biochemistry&lt;/secondary-title&gt;&lt;/titles&gt;&lt;pages&gt;531-536&lt;/pages&gt;&lt;number&gt;5&lt;/number&gt;&lt;contributors&gt;&lt;authors&gt;&lt;author&gt;Christensen, Søren&lt;/author&gt;&lt;/authors&gt;&lt;/contributors&gt;&lt;added-date format="utc"&gt;1567687437&lt;/added-date&gt;&lt;ref-type name="Journal Article"&gt;17&lt;/ref-type&gt;&lt;rec-number&gt;376&lt;/rec-number&gt;&lt;last-updated-date format="utc"&gt;1567689242&lt;/last-updated-date&gt;&lt;electronic-resource-num&gt;https://doi.org/10.1016/0038-0717(83)90046-9&lt;/electronic-resource-num&gt;&lt;volume&gt;15&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Christensen, 1983)</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2294BF6A"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itrous oxide emission from a soil under permanent grass: Seasonal and diurnal fluctuations as influenced by manuring and fertilization</w:t>
            </w:r>
          </w:p>
        </w:tc>
      </w:tr>
      <w:tr w:rsidR="009C07E3" w:rsidRPr="009C07E3" w14:paraId="0C8C1A97" w14:textId="77777777" w:rsidTr="009C07E3">
        <w:trPr>
          <w:trHeight w:val="287"/>
        </w:trPr>
        <w:tc>
          <w:tcPr>
            <w:tcW w:w="2977" w:type="dxa"/>
            <w:tcBorders>
              <w:top w:val="nil"/>
              <w:left w:val="nil"/>
              <w:bottom w:val="nil"/>
              <w:right w:val="nil"/>
            </w:tcBorders>
            <w:shd w:val="clear" w:color="auto" w:fill="auto"/>
            <w:noWrap/>
            <w:vAlign w:val="bottom"/>
            <w:hideMark/>
          </w:tcPr>
          <w:p w14:paraId="5A1F1590" w14:textId="3D8D17E6"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Das&lt;/Author&gt;&lt;Year&gt;2012&lt;/Year&gt;&lt;IDText&gt;Influence of photosynthetically active radiation on diurnal N2O emissions under ruminant urine patches&lt;/IDText&gt;&lt;DisplayText&gt;(Das et al., 2012)&lt;/DisplayText&gt;&lt;record&gt;&lt;urls&gt;&lt;related-urls&gt;&lt;url&gt;https://www.tandfonline.com/doi/pdf/10.1080/00288233.2012.697068?needAccess=true&lt;/url&gt;&lt;/related-urls&gt;&lt;/urls&gt;&lt;isbn&gt;0028-8233&lt;/isbn&gt;&lt;titles&gt;&lt;title&gt;Influence of photosynthetically active radiation on diurnal N2O emissions under ruminant urine patches&lt;/title&gt;&lt;secondary-title&gt;New Zealand Journal of Agricultural Research&lt;/secondary-title&gt;&lt;/titles&gt;&lt;pages&gt;319-331&lt;/pages&gt;&lt;number&gt;4&lt;/number&gt;&lt;contributors&gt;&lt;authors&gt;&lt;author&gt;Das, B. T.&lt;/author&gt;&lt;author&gt;Hamonts, K.&lt;/author&gt;&lt;author&gt;Moltchanova, E.&lt;/author&gt;&lt;author&gt;Clough, T. J.&lt;/author&gt;&lt;author&gt;Condron, L. M.&lt;/author&gt;&lt;author&gt;Wakelin, S. A.&lt;/author&gt;&lt;author&gt;O&amp;apos;Callaghan, M.&lt;/author&gt;&lt;/authors&gt;&lt;/contributors&gt;&lt;added-date format="utc"&gt;1567001217&lt;/added-date&gt;&lt;ref-type name="Journal Article"&gt;17&lt;/ref-type&gt;&lt;dates&gt;&lt;year&gt;2012&lt;/year&gt;&lt;/dates&gt;&lt;rec-number&gt;156&lt;/rec-number&gt;&lt;last-updated-date format="utc"&gt;1583925735&lt;/last-updated-date&gt;&lt;accession-num&gt;WOS:000311691500002&lt;/accession-num&gt;&lt;electronic-resource-num&gt;10.1080/00288233.2012.697068&lt;/electronic-resource-num&gt;&lt;volume&gt;55&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Das et al., 201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758B0E6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Influence of photosynthetically active radiation on diurnal N2O emissions under ruminant urine patches</w:t>
            </w:r>
          </w:p>
        </w:tc>
      </w:tr>
      <w:tr w:rsidR="009C07E3" w:rsidRPr="009C07E3" w14:paraId="4A7CC174" w14:textId="77777777" w:rsidTr="009C07E3">
        <w:trPr>
          <w:trHeight w:val="287"/>
        </w:trPr>
        <w:tc>
          <w:tcPr>
            <w:tcW w:w="2977" w:type="dxa"/>
            <w:tcBorders>
              <w:top w:val="nil"/>
              <w:left w:val="nil"/>
              <w:bottom w:val="nil"/>
              <w:right w:val="nil"/>
            </w:tcBorders>
            <w:shd w:val="clear" w:color="auto" w:fill="auto"/>
            <w:noWrap/>
            <w:vAlign w:val="bottom"/>
            <w:hideMark/>
          </w:tcPr>
          <w:p w14:paraId="75E4DD68" w14:textId="7DB610FE"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EZW5tZWFkPC9BdXRob3I+PFllYXI+MjAxMDwvWWVhcj48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EZW5tZWFkPC9BdXRob3I+PFllYXI+MjAxMDwvWWVhcj48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Denmead et al., 2010)</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80ED4B7"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missions of methane and nitrous oxide from Australian sugarcane soils</w:t>
            </w:r>
          </w:p>
        </w:tc>
      </w:tr>
      <w:tr w:rsidR="009C07E3" w:rsidRPr="009C07E3" w14:paraId="46113F82" w14:textId="77777777" w:rsidTr="009C07E3">
        <w:trPr>
          <w:trHeight w:val="287"/>
        </w:trPr>
        <w:tc>
          <w:tcPr>
            <w:tcW w:w="2977" w:type="dxa"/>
            <w:tcBorders>
              <w:top w:val="nil"/>
              <w:left w:val="nil"/>
              <w:bottom w:val="nil"/>
              <w:right w:val="nil"/>
            </w:tcBorders>
            <w:shd w:val="clear" w:color="auto" w:fill="auto"/>
            <w:noWrap/>
            <w:vAlign w:val="bottom"/>
            <w:hideMark/>
          </w:tcPr>
          <w:p w14:paraId="2F165E87" w14:textId="4AF12AB4"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EdTwvQXV0aG9yPjxZZWFyPjIwMDY8L1llYXI+PElEVGV4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EdTwvQXV0aG9yPjxZZWFyPjIwMDY8L1llYXI+PElEVGV4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Du et al., 2006)</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08351D4A"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Diurnal, seasonal, and inter-annual variations of N2O fluxes from native semi-arid grassland soils of inner Mongolia</w:t>
            </w:r>
          </w:p>
        </w:tc>
      </w:tr>
      <w:tr w:rsidR="009C07E3" w:rsidRPr="009C07E3" w14:paraId="05DB8BB7" w14:textId="77777777" w:rsidTr="009C07E3">
        <w:trPr>
          <w:trHeight w:val="287"/>
        </w:trPr>
        <w:tc>
          <w:tcPr>
            <w:tcW w:w="2977" w:type="dxa"/>
            <w:tcBorders>
              <w:top w:val="nil"/>
              <w:left w:val="nil"/>
              <w:bottom w:val="nil"/>
              <w:right w:val="nil"/>
            </w:tcBorders>
            <w:shd w:val="clear" w:color="auto" w:fill="auto"/>
            <w:noWrap/>
            <w:vAlign w:val="bottom"/>
            <w:hideMark/>
          </w:tcPr>
          <w:p w14:paraId="1EBE3213" w14:textId="634104F4"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GbGVzc2E8L0F1dGhvcj48WWVhcj4yMDAyPC9ZZWFyPjxJ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GbGVzc2E8L0F1dGhvcj48WWVhcj4yMDAyPC9ZZWFyPjxJ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Flessa et al., 200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0193C033"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Greenhouse estimates of CO2 and N2O emissions following surface application of grass mulch: importance of indigenous microflora of mulch</w:t>
            </w:r>
          </w:p>
        </w:tc>
      </w:tr>
      <w:tr w:rsidR="009C07E3" w:rsidRPr="009C07E3" w14:paraId="19B2A325" w14:textId="77777777" w:rsidTr="009C07E3">
        <w:trPr>
          <w:trHeight w:val="287"/>
        </w:trPr>
        <w:tc>
          <w:tcPr>
            <w:tcW w:w="2977" w:type="dxa"/>
            <w:tcBorders>
              <w:top w:val="nil"/>
              <w:left w:val="nil"/>
              <w:bottom w:val="nil"/>
              <w:right w:val="nil"/>
            </w:tcBorders>
            <w:shd w:val="clear" w:color="auto" w:fill="auto"/>
            <w:noWrap/>
            <w:vAlign w:val="bottom"/>
            <w:hideMark/>
          </w:tcPr>
          <w:p w14:paraId="528BA98F" w14:textId="5863DFFA"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Hosono&lt;/Author&gt;&lt;Year&gt;2006&lt;/Year&gt;&lt;IDText&gt;Measurements of N2O and NO emissions during tomato cultivation using a flow-through chamber system in a glasshouse&lt;/IDText&gt;&lt;DisplayText&gt;(Hosono et al., 2006)&lt;/DisplayText&gt;&lt;record&gt;&lt;dates&gt;&lt;pub-dates&gt;&lt;date&gt;Jul&lt;/date&gt;&lt;/pub-dates&gt;&lt;year&gt;2006&lt;/year&gt;&lt;/dates&gt;&lt;urls&gt;&lt;related-urls&gt;&lt;url&gt;https://link.springer.com/content/pdf/10.1007%2Fs10705-006-9016-z.pdf&lt;/url&gt;&lt;/related-urls&gt;&lt;/urls&gt;&lt;isbn&gt;1385-1314&lt;/isbn&gt;&lt;titles&gt;&lt;title&gt;Measurements of N2O and NO emissions during tomato cultivation using a flow-through chamber system in a glasshouse&lt;/title&gt;&lt;secondary-title&gt;Nutrient Cycling in Agroecosystems&lt;/secondary-title&gt;&lt;/titles&gt;&lt;pages&gt;115-134&lt;/pages&gt;&lt;number&gt;1-3&lt;/number&gt;&lt;contributors&gt;&lt;authors&gt;&lt;author&gt;Hosono, T.&lt;/author&gt;&lt;author&gt;Hosoi, N.&lt;/author&gt;&lt;author&gt;Akiyama, H.&lt;/author&gt;&lt;author&gt;Tsuruta, H.&lt;/author&gt;&lt;/authors&gt;&lt;/contributors&gt;&lt;added-date format="utc"&gt;1567001218&lt;/added-date&gt;&lt;ref-type name="Journal Article"&gt;17&lt;/ref-type&gt;&lt;rec-number&gt;206&lt;/rec-number&gt;&lt;last-updated-date format="utc"&gt;1583925739&lt;/last-updated-date&gt;&lt;accession-num&gt;WOS:000240863100010&lt;/accession-num&gt;&lt;electronic-resource-num&gt;10.1007/s10705-006-9016-z&lt;/electronic-resource-num&gt;&lt;volume&gt;75&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Hosono et al., 2006)</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2F4AC60"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Measurements of N2O and NO emissions during tomato cultivation using a flow-through chamber system in a glasshouse</w:t>
            </w:r>
          </w:p>
        </w:tc>
      </w:tr>
      <w:tr w:rsidR="009C07E3" w:rsidRPr="009C07E3" w14:paraId="05EBA58B" w14:textId="77777777" w:rsidTr="009C07E3">
        <w:trPr>
          <w:trHeight w:val="287"/>
        </w:trPr>
        <w:tc>
          <w:tcPr>
            <w:tcW w:w="2977" w:type="dxa"/>
            <w:tcBorders>
              <w:top w:val="nil"/>
              <w:left w:val="nil"/>
              <w:bottom w:val="nil"/>
              <w:right w:val="nil"/>
            </w:tcBorders>
            <w:shd w:val="clear" w:color="auto" w:fill="auto"/>
            <w:noWrap/>
            <w:vAlign w:val="bottom"/>
            <w:hideMark/>
          </w:tcPr>
          <w:p w14:paraId="75297D7B" w14:textId="1DCF74E3"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Huang&lt;/Author&gt;&lt;Year&gt;2014&lt;/Year&gt;&lt;IDText&gt;Nitrous oxide emissions from a commercial cornfield (Zea mays) measured using the eddy covariance technique&lt;/IDText&gt;&lt;DisplayText&gt;(Huang et al., 2014)&lt;/DisplayText&gt;&lt;record&gt;&lt;urls&gt;&lt;related-urls&gt;&lt;url&gt;https://www.atmos-chem-phys.net/14/12839/2014/acp-14-12839-2014.pdf&lt;/url&gt;&lt;/related-urls&gt;&lt;/urls&gt;&lt;isbn&gt;1680-7316&lt;/isbn&gt;&lt;titles&gt;&lt;title&gt;Nitrous oxide emissions from a commercial cornfield (Zea mays) measured using the eddy covariance technique&lt;/title&gt;&lt;secondary-title&gt;Atmospheric Chemistry and Physics&lt;/secondary-title&gt;&lt;/titles&gt;&lt;pages&gt;12839-12854&lt;/pages&gt;&lt;number&gt;23&lt;/number&gt;&lt;contributors&gt;&lt;authors&gt;&lt;author&gt;Huang, H.&lt;/author&gt;&lt;author&gt;Wang, J.&lt;/author&gt;&lt;author&gt;Hui, D.&lt;/author&gt;&lt;author&gt;Miller, D. R.&lt;/author&gt;&lt;author&gt;Bhattarai, S.&lt;/author&gt;&lt;author&gt;Dennis, S.&lt;/author&gt;&lt;author&gt;Smart, D.&lt;/author&gt;&lt;author&gt;Sammis, T.&lt;/author&gt;&lt;author&gt;Reddy, K. C.&lt;/author&gt;&lt;/authors&gt;&lt;/contributors&gt;&lt;added-date format="utc"&gt;1567001215&lt;/added-date&gt;&lt;ref-type name="Journal Article"&gt;17&lt;/ref-type&gt;&lt;dates&gt;&lt;year&gt;2014&lt;/year&gt;&lt;/dates&gt;&lt;rec-number&gt;123&lt;/rec-number&gt;&lt;last-updated-date format="utc"&gt;1583925736&lt;/last-updated-date&gt;&lt;accession-num&gt;WOS:000346140100014&lt;/accession-num&gt;&lt;electronic-resource-num&gt;10.5194/acp-14-12839-2014&lt;/electronic-resource-num&gt;&lt;volume&gt;14&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Huang et al., 2014)</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3BFDCFB"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itrous oxide emissions from a commercial cornfield (Zea mays) measured using the eddy covariance technique</w:t>
            </w:r>
          </w:p>
        </w:tc>
      </w:tr>
      <w:tr w:rsidR="009C07E3" w:rsidRPr="009C07E3" w14:paraId="7076F611" w14:textId="77777777" w:rsidTr="009C07E3">
        <w:trPr>
          <w:trHeight w:val="287"/>
        </w:trPr>
        <w:tc>
          <w:tcPr>
            <w:tcW w:w="2977" w:type="dxa"/>
            <w:tcBorders>
              <w:top w:val="nil"/>
              <w:left w:val="nil"/>
              <w:bottom w:val="nil"/>
              <w:right w:val="nil"/>
            </w:tcBorders>
            <w:shd w:val="clear" w:color="auto" w:fill="auto"/>
            <w:noWrap/>
            <w:vAlign w:val="bottom"/>
            <w:hideMark/>
          </w:tcPr>
          <w:p w14:paraId="3C3A82B7" w14:textId="674B50EF"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lastRenderedPageBreak/>
              <w:fldChar w:fldCharType="begin"/>
            </w:r>
            <w:r>
              <w:rPr>
                <w:rFonts w:ascii="Calibri" w:eastAsia="Times New Roman" w:hAnsi="Calibri" w:cs="Calibri"/>
                <w:color w:val="000000"/>
              </w:rPr>
              <w:instrText xml:space="preserve"> ADDIN EN.CITE &lt;EndNote&gt;&lt;Cite&gt;&lt;Author&gt;Keane&lt;/Author&gt;&lt;Year&gt;2018&lt;/Year&gt;&lt;IDText&gt;Greenhouse gas emissions from the energy crop oilseed rape (Brassica napus); the role of photosynthetically active radiation in diurnal N2O flux variation&lt;/IDText&gt;&lt;DisplayText&gt;(Keane et al., 2018)&lt;/DisplayText&gt;&lt;record&gt;&lt;dates&gt;&lt;pub-dates&gt;&lt;date&gt;May&lt;/date&gt;&lt;/pub-dates&gt;&lt;year&gt;2018&lt;/year&gt;&lt;/dates&gt;&lt;urls&gt;&lt;related-urls&gt;&lt;url&gt;https://onlinelibrary.wiley.com/doi/pdf/10.1111/gcbb.12491&lt;/url&gt;&lt;/related-urls&gt;&lt;/urls&gt;&lt;isbn&gt;1757-1693&lt;/isbn&gt;&lt;titles&gt;&lt;title&gt;Greenhouse gas emissions from the energy crop oilseed rape (Brassica napus); the role of photosynthetically active radiation in diurnal N2O flux variation&lt;/title&gt;&lt;secondary-title&gt;Global Change Biology Bioenergy&lt;/secondary-title&gt;&lt;/titles&gt;&lt;pages&gt;306-319&lt;/pages&gt;&lt;number&gt;5&lt;/number&gt;&lt;contributors&gt;&lt;authors&gt;&lt;author&gt;Keane, B.&lt;/author&gt;&lt;author&gt;Ineson, P.&lt;/author&gt;&lt;author&gt;Vallack, H. W.&lt;/author&gt;&lt;author&gt;Blei, E.&lt;/author&gt;&lt;author&gt;Bentley, M.&lt;/author&gt;&lt;author&gt;Howarth, S.&lt;/author&gt;&lt;author&gt;McNamara, N. P.&lt;/author&gt;&lt;author&gt;Rowe, R. L.&lt;/author&gt;&lt;author&gt;Williams, M.&lt;/author&gt;&lt;author&gt;Toet, S.&lt;/author&gt;&lt;/authors&gt;&lt;/contributors&gt;&lt;added-date format="utc"&gt;1567001212&lt;/added-date&gt;&lt;ref-type name="Journal Article"&gt;17&lt;/ref-type&gt;&lt;rec-number&gt;30&lt;/rec-number&gt;&lt;last-updated-date format="utc"&gt;1583925731&lt;/last-updated-date&gt;&lt;accession-num&gt;WOS:000429541900001&lt;/accession-num&gt;&lt;electronic-resource-num&gt;10.1111/gcbb.12491&lt;/electronic-resource-num&gt;&lt;volume&gt;10&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Keane et al., 2018)</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2BB58050"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Greenhouse gas emissions from the energy crop oilseed rape (Brassica napus); the role of photosynthetically active radiation in diurnal N2O flux variation</w:t>
            </w:r>
          </w:p>
        </w:tc>
      </w:tr>
      <w:tr w:rsidR="009C07E3" w:rsidRPr="009C07E3" w14:paraId="1272F93E" w14:textId="77777777" w:rsidTr="009C07E3">
        <w:trPr>
          <w:trHeight w:val="287"/>
        </w:trPr>
        <w:tc>
          <w:tcPr>
            <w:tcW w:w="2977" w:type="dxa"/>
            <w:tcBorders>
              <w:top w:val="nil"/>
              <w:left w:val="nil"/>
              <w:bottom w:val="nil"/>
              <w:right w:val="nil"/>
            </w:tcBorders>
            <w:shd w:val="clear" w:color="auto" w:fill="auto"/>
            <w:noWrap/>
            <w:vAlign w:val="bottom"/>
            <w:hideMark/>
          </w:tcPr>
          <w:p w14:paraId="1ECADB8B" w14:textId="2A43843C"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Kostyanovsky&lt;/Author&gt;&lt;Year&gt;2019&lt;/Year&gt;&lt;IDText&gt;Emissions of N2O and CO2 Following Short-Term Water and N Fertilization Events in Wheat-Based Cropping Systems&lt;/IDText&gt;&lt;DisplayText&gt;(Kostyanovsky et al., 2019)&lt;/DisplayText&gt;&lt;record&gt;&lt;dates&gt;&lt;pub-dates&gt;&lt;date&gt;Apr&lt;/date&gt;&lt;/pub-dates&gt;&lt;year&gt;2019&lt;/year&gt;&lt;/dates&gt;&lt;urls&gt;&lt;related-urls&gt;&lt;url&gt;https://fjfsdata01prod.blob.core.windows.net/articles/files/270542/pubmed-zip/.versions/1/.package-entries/fevo-07-00063/fevo-07-00063.pdf?sv=2015-12-11&amp;amp;sr=b&amp;amp;sig=qJr0UdpBFkn5hvckiDE2E5IhViXr7NDkY3vNzQeCIsc%3D&amp;amp;se=2019-08-28T15%3A18%3A18Z&amp;amp;sp=r&amp;amp;rscd=attachment%3B%20filename%2A%3DUTF-8%27%27fevo-07-00063.pdf&lt;/url&gt;&lt;/related-urls&gt;&lt;/urls&gt;&lt;isbn&gt;2296-701X&lt;/isbn&gt;&lt;titles&gt;&lt;title&gt;Emissions of N2O and CO2 Following Short-Term Water and N Fertilization Events in Wheat-Based Cropping Systems&lt;/title&gt;&lt;secondary-title&gt;Frontiers in Ecology and Evolution&lt;/secondary-title&gt;&lt;/titles&gt;&lt;contributors&gt;&lt;authors&gt;&lt;author&gt;Kostyanovsky, K. I.&lt;/author&gt;&lt;author&gt;Huggins, D. R.&lt;/author&gt;&lt;author&gt;Stockle, C. O.&lt;/author&gt;&lt;author&gt;Morrow, J. G.&lt;/author&gt;&lt;author&gt;Madsen, I. J.&lt;/author&gt;&lt;/authors&gt;&lt;/contributors&gt;&lt;added-date format="utc"&gt;1567001212&lt;/added-date&gt;&lt;ref-type name="Journal Article"&gt;17&lt;/ref-type&gt;&lt;rec-number&gt;8&lt;/rec-number&gt;&lt;last-updated-date format="utc"&gt;1583925731&lt;/last-updated-date&gt;&lt;accession-num&gt;WOS:000467426600001&lt;/accession-num&gt;&lt;electronic-resource-num&gt;10.3389/fevo.2019.00063&lt;/electronic-resource-num&gt;&lt;volume&gt;7&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Kostyanovsky et al., 2019)</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7553697"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missions of N2O and CO2 Following Short-Term Water and N Fertilization Events in Wheat-Based Cropping Systems</w:t>
            </w:r>
          </w:p>
        </w:tc>
      </w:tr>
      <w:tr w:rsidR="009C07E3" w:rsidRPr="009C07E3" w14:paraId="255E57BF" w14:textId="77777777" w:rsidTr="009C07E3">
        <w:trPr>
          <w:trHeight w:val="287"/>
        </w:trPr>
        <w:tc>
          <w:tcPr>
            <w:tcW w:w="2977" w:type="dxa"/>
            <w:tcBorders>
              <w:top w:val="nil"/>
              <w:left w:val="nil"/>
              <w:bottom w:val="nil"/>
              <w:right w:val="nil"/>
            </w:tcBorders>
            <w:shd w:val="clear" w:color="auto" w:fill="auto"/>
            <w:noWrap/>
            <w:vAlign w:val="bottom"/>
            <w:hideMark/>
          </w:tcPr>
          <w:p w14:paraId="5FD06C07" w14:textId="1633D841"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Laville&lt;/Author&gt;&lt;Year&gt;1997&lt;/Year&gt;&lt;IDText&gt;Field comparison of nitrous oxide emission measurements using micrometeorological and chamber methods&lt;/IDText&gt;&lt;DisplayText&gt;(Laville et al., 1997)&lt;/DisplayText&gt;&lt;record&gt;&lt;dates&gt;&lt;pub-dates&gt;&lt;date&gt;Oct&lt;/date&gt;&lt;/pub-dates&gt;&lt;year&gt;1997&lt;/year&gt;&lt;/dates&gt;&lt;urls&gt;&lt;related-urls&gt;&lt;url&gt;http://www.agronomy-journal.org/articles/agro/pdf/1997/08/Agronomie_0249-5627_1997_17_8_ART0002.pdf&lt;/url&gt;&lt;/related-urls&gt;&lt;/urls&gt;&lt;isbn&gt;0249-5627&lt;/isbn&gt;&lt;titles&gt;&lt;title&gt;Field comparison of nitrous oxide emission measurements using micrometeorological and chamber methods&lt;/title&gt;&lt;secondary-title&gt;Agronomie&lt;/secondary-title&gt;&lt;/titles&gt;&lt;pages&gt;375-388&lt;/pages&gt;&lt;number&gt;8&lt;/number&gt;&lt;contributors&gt;&lt;authors&gt;&lt;author&gt;Laville, P.&lt;/author&gt;&lt;author&gt;Henault, C.&lt;/author&gt;&lt;author&gt;Renault, P.&lt;/author&gt;&lt;author&gt;Cellier, P.&lt;/author&gt;&lt;author&gt;Oriol, A.&lt;/author&gt;&lt;author&gt;Devis, X.&lt;/author&gt;&lt;author&gt;Flura, D.&lt;/author&gt;&lt;author&gt;Germon, J. C.&lt;/author&gt;&lt;/authors&gt;&lt;/contributors&gt;&lt;added-date format="utc"&gt;1567001220&lt;/added-date&gt;&lt;ref-type name="Journal Article"&gt;17&lt;/ref-type&gt;&lt;rec-number&gt;253&lt;/rec-number&gt;&lt;last-updated-date format="utc"&gt;1583925738&lt;/last-updated-date&gt;&lt;accession-num&gt;WOS:000072262300002&lt;/accession-num&gt;&lt;electronic-resource-num&gt;10.1051/agro:19970802&lt;/electronic-resource-num&gt;&lt;volume&gt;17&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Laville et al., 1997)</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9CD44B3"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Temporal integration of soil N2O fluxes: validation of IPNOA station automatic chamber prototype</w:t>
            </w:r>
          </w:p>
        </w:tc>
      </w:tr>
      <w:tr w:rsidR="009C07E3" w:rsidRPr="009C07E3" w14:paraId="44D4CA8F" w14:textId="77777777" w:rsidTr="009C07E3">
        <w:trPr>
          <w:trHeight w:val="287"/>
        </w:trPr>
        <w:tc>
          <w:tcPr>
            <w:tcW w:w="2977" w:type="dxa"/>
            <w:tcBorders>
              <w:top w:val="nil"/>
              <w:left w:val="nil"/>
              <w:bottom w:val="nil"/>
              <w:right w:val="nil"/>
            </w:tcBorders>
            <w:shd w:val="clear" w:color="auto" w:fill="auto"/>
            <w:noWrap/>
            <w:vAlign w:val="bottom"/>
            <w:hideMark/>
          </w:tcPr>
          <w:p w14:paraId="2F58F462" w14:textId="78AB8B9D" w:rsidR="009C07E3" w:rsidRPr="009C07E3" w:rsidRDefault="009C07E3"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MYXZpbGxlPC9BdXRob3I+PFllYXI+MjAxMTwvWWVhcj48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MYXZpbGxlPC9BdXRob3I+PFllYXI+MjAxMTwvWWVhcj48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Laville et al., 2011)</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02A41DB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Field comparison of nitrous oxide emission measurements using micrometeorological and chamber methods</w:t>
            </w:r>
          </w:p>
        </w:tc>
      </w:tr>
      <w:tr w:rsidR="009C07E3" w:rsidRPr="009C07E3" w14:paraId="77FAD617" w14:textId="77777777" w:rsidTr="009C07E3">
        <w:trPr>
          <w:trHeight w:val="287"/>
        </w:trPr>
        <w:tc>
          <w:tcPr>
            <w:tcW w:w="2977" w:type="dxa"/>
            <w:tcBorders>
              <w:top w:val="nil"/>
              <w:left w:val="nil"/>
              <w:bottom w:val="nil"/>
              <w:right w:val="nil"/>
            </w:tcBorders>
            <w:shd w:val="clear" w:color="auto" w:fill="auto"/>
            <w:noWrap/>
            <w:vAlign w:val="bottom"/>
            <w:hideMark/>
          </w:tcPr>
          <w:p w14:paraId="326BB33B" w14:textId="687B20C6"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Laville&lt;/Author&gt;&lt;Year&gt;2017&lt;/Year&gt;&lt;IDText&gt;Temporal integration of soil N2O fluxes: validation of IPNOA station automatic chamber prototype&lt;/IDText&gt;&lt;DisplayText&gt;(Laville et al., 2017)&lt;/DisplayText&gt;&lt;record&gt;&lt;dates&gt;&lt;pub-dates&gt;&lt;date&gt;Oct&lt;/date&gt;&lt;/pub-dates&gt;&lt;year&gt;2017&lt;/year&gt;&lt;/dates&gt;&lt;urls&gt;&lt;related-urls&gt;&lt;url&gt;https://link.springer.com/content/pdf/10.1007%2Fs10661-017-6181-2.pdf&lt;/url&gt;&lt;/related-urls&gt;&lt;/urls&gt;&lt;isbn&gt;0167-6369&lt;/isbn&gt;&lt;titles&gt;&lt;title&gt;Temporal integration of soil N2O fluxes: validation of IPNOA station automatic chamber prototype&lt;/title&gt;&lt;secondary-title&gt;Environmental Monitoring and Assessment&lt;/secondary-title&gt;&lt;/titles&gt;&lt;number&gt;10&lt;/number&gt;&lt;contributors&gt;&lt;authors&gt;&lt;author&gt;Laville, P.&lt;/author&gt;&lt;author&gt;Bosco, S.&lt;/author&gt;&lt;author&gt;Volpi, I.&lt;/author&gt;&lt;author&gt;Virgili, G.&lt;/author&gt;&lt;author&gt;Neri, S.&lt;/author&gt;&lt;author&gt;Continanza, D.&lt;/author&gt;&lt;author&gt;Bonari, E.&lt;/author&gt;&lt;/authors&gt;&lt;/contributors&gt;&lt;added-date format="utc"&gt;1567001213&lt;/added-date&gt;&lt;ref-type name="Journal Article"&gt;17&lt;/ref-type&gt;&lt;rec-number&gt;40&lt;/rec-number&gt;&lt;last-updated-date format="utc"&gt;1583925728&lt;/last-updated-date&gt;&lt;accession-num&gt;WOS:000411166100003&lt;/accession-num&gt;&lt;electronic-resource-num&gt;10.1007/s10661-017-6181-2&lt;/electronic-resource-num&gt;&lt;volume&gt;189&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Laville et al., 2017)</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8C7ABC2"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ffect of management, climate and soil conditions on N2O and NO emissions from an arable crop rotation using high temporal resolution measurements</w:t>
            </w:r>
          </w:p>
        </w:tc>
      </w:tr>
      <w:tr w:rsidR="009C07E3" w:rsidRPr="009C07E3" w14:paraId="552AD71F" w14:textId="77777777" w:rsidTr="009C07E3">
        <w:trPr>
          <w:trHeight w:val="287"/>
        </w:trPr>
        <w:tc>
          <w:tcPr>
            <w:tcW w:w="2977" w:type="dxa"/>
            <w:tcBorders>
              <w:top w:val="nil"/>
              <w:left w:val="nil"/>
              <w:bottom w:val="nil"/>
              <w:right w:val="nil"/>
            </w:tcBorders>
            <w:shd w:val="clear" w:color="auto" w:fill="auto"/>
            <w:noWrap/>
            <w:vAlign w:val="bottom"/>
            <w:hideMark/>
          </w:tcPr>
          <w:p w14:paraId="6CF4331A" w14:textId="14F02566"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Liu&lt;/Author&gt;&lt;Year&gt;2010&lt;/Year&gt;&lt;IDText&gt;Nitrous oxide and nitric oxide emissions from an irrigated cotton field in Northern China&lt;/IDText&gt;&lt;DisplayText&gt;(Liu et al., 2010)&lt;/DisplayText&gt;&lt;record&gt;&lt;dates&gt;&lt;pub-dates&gt;&lt;date&gt;Jul&lt;/date&gt;&lt;/pub-dates&gt;&lt;year&gt;2010&lt;/year&gt;&lt;/dates&gt;&lt;urls&gt;&lt;related-urls&gt;&lt;url&gt;https://link.springer.com/content/pdf/10.1007%2Fs11104-009-0278-5.pdf&lt;/url&gt;&lt;/related-urls&gt;&lt;/urls&gt;&lt;isbn&gt;0032-079X&lt;/isbn&gt;&lt;titles&gt;&lt;title&gt;Nitrous oxide and nitric oxide emissions from an irrigated cotton field in Northern China&lt;/title&gt;&lt;secondary-title&gt;Plant and Soil&lt;/secondary-title&gt;&lt;/titles&gt;&lt;pages&gt;123-134&lt;/pages&gt;&lt;number&gt;1-2&lt;/number&gt;&lt;contributors&gt;&lt;authors&gt;&lt;author&gt;Liu, C. Y.&lt;/author&gt;&lt;author&gt;Zheng, X. H.&lt;/author&gt;&lt;author&gt;Zhou, Z. X.&lt;/author&gt;&lt;author&gt;Han, S. H.&lt;/author&gt;&lt;author&gt;Wang, Y. H.&lt;/author&gt;&lt;author&gt;Wang, K.&lt;/author&gt;&lt;author&gt;Liang, W. G.&lt;/author&gt;&lt;author&gt;Li, M.&lt;/author&gt;&lt;author&gt;Chen, D. L.&lt;/author&gt;&lt;author&gt;Yang, Z. P.&lt;/author&gt;&lt;/authors&gt;&lt;/contributors&gt;&lt;added-date format="utc"&gt;1567001217&lt;/added-date&gt;&lt;ref-type name="Journal Article"&gt;17&lt;/ref-type&gt;&lt;rec-number&gt;169&lt;/rec-number&gt;&lt;last-updated-date format="utc"&gt;1583925736&lt;/last-updated-date&gt;&lt;accession-num&gt;WOS:000278742100010&lt;/accession-num&gt;&lt;electronic-resource-num&gt;10.1007/s11104-009-0278-5&lt;/electronic-resource-num&gt;&lt;volume&gt;332&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Liu et al., 2010)</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F596B4C"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Three-year measurements of nitrous oxide emissions from cotton and wheat–maize rotational cropping systems</w:t>
            </w:r>
          </w:p>
        </w:tc>
      </w:tr>
      <w:tr w:rsidR="009C07E3" w:rsidRPr="009C07E3" w14:paraId="15A51C1B" w14:textId="77777777" w:rsidTr="009C07E3">
        <w:trPr>
          <w:trHeight w:val="287"/>
        </w:trPr>
        <w:tc>
          <w:tcPr>
            <w:tcW w:w="2977" w:type="dxa"/>
            <w:tcBorders>
              <w:top w:val="nil"/>
              <w:left w:val="nil"/>
              <w:bottom w:val="nil"/>
              <w:right w:val="nil"/>
            </w:tcBorders>
            <w:shd w:val="clear" w:color="auto" w:fill="auto"/>
            <w:noWrap/>
            <w:vAlign w:val="bottom"/>
            <w:hideMark/>
          </w:tcPr>
          <w:p w14:paraId="678BB0F4" w14:textId="03AF5657"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MaXU8L0F1dGhvcj48WWVhcj4yMDE0PC9ZZWFyPjxJRFRl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MaXU8L0F1dGhvcj48WWVhcj4yMDE0PC9ZZWFyPjxJRFRl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Liu et al., 2014)</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751061AB"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itrous oxide and nitric oxide emissions from an irrigated cotton field in Northern China</w:t>
            </w:r>
          </w:p>
        </w:tc>
      </w:tr>
      <w:tr w:rsidR="009C07E3" w:rsidRPr="009C07E3" w14:paraId="1EE36BB2" w14:textId="77777777" w:rsidTr="009C07E3">
        <w:trPr>
          <w:trHeight w:val="287"/>
        </w:trPr>
        <w:tc>
          <w:tcPr>
            <w:tcW w:w="2977" w:type="dxa"/>
            <w:tcBorders>
              <w:top w:val="nil"/>
              <w:left w:val="nil"/>
              <w:bottom w:val="nil"/>
              <w:right w:val="nil"/>
            </w:tcBorders>
            <w:shd w:val="clear" w:color="auto" w:fill="auto"/>
            <w:noWrap/>
            <w:vAlign w:val="bottom"/>
            <w:hideMark/>
          </w:tcPr>
          <w:p w14:paraId="7A33EB35" w14:textId="2C892D03"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Loftfield&lt;/Author&gt;&lt;Year&gt;1992&lt;/Year&gt;&lt;IDText&gt;Automated monitoring of nitrous oxide and carbon dioxide flux from forest soils&lt;/IDText&gt;&lt;DisplayText&gt;(Loftfield &amp;amp; Brumme, 1992)&lt;/DisplayText&gt;&lt;record&gt;&lt;dates&gt;&lt;pub-dates&gt;&lt;date&gt;Jul-Aug&lt;/date&gt;&lt;/pub-dates&gt;&lt;year&gt;1992&lt;/year&gt;&lt;/dates&gt;&lt;urls&gt;&lt;related-urls&gt;&lt;url&gt;https://dl.sciencesocieties.org/publications/sssaj/abstracts/56/4/SS0560041147&lt;/url&gt;&lt;/related-urls&gt;&lt;/urls&gt;&lt;isbn&gt;0361-5995&lt;/isbn&gt;&lt;titles&gt;&lt;title&gt;Automated monitoring of nitrous oxide and carbon dioxide flux from forest soils&lt;/title&gt;&lt;secondary-title&gt;Soil Science Society of America Journal&lt;/secondary-title&gt;&lt;/titles&gt;&lt;pages&gt;1147-1150&lt;/pages&gt;&lt;number&gt;4&lt;/number&gt;&lt;contributors&gt;&lt;authors&gt;&lt;author&gt;Loftfield, N. S.&lt;/author&gt;&lt;author&gt;Brumme, R.&lt;/author&gt;&lt;/authors&gt;&lt;/contributors&gt;&lt;added-date format="utc"&gt;1567001220&lt;/added-date&gt;&lt;ref-type name="Journal Article"&gt;17&lt;/ref-type&gt;&lt;rec-number&gt;267&lt;/rec-number&gt;&lt;last-updated-date format="utc"&gt;1583925738&lt;/last-updated-date&gt;&lt;accession-num&gt;WOS:A1992JQ16800023&lt;/accession-num&gt;&lt;electronic-resource-num&gt;10.2136/sssaj1992.03615995005600040023x&lt;/electronic-resource-num&gt;&lt;volume&gt;56&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Loftfield &amp; Brumme, 199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34D34152"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Automated monitoring of nitrous oxide and carbon dioxide flux from forest soils</w:t>
            </w:r>
          </w:p>
        </w:tc>
      </w:tr>
      <w:tr w:rsidR="009C07E3" w:rsidRPr="009C07E3" w14:paraId="38A49761" w14:textId="77777777" w:rsidTr="009C07E3">
        <w:trPr>
          <w:trHeight w:val="287"/>
        </w:trPr>
        <w:tc>
          <w:tcPr>
            <w:tcW w:w="2977" w:type="dxa"/>
            <w:tcBorders>
              <w:top w:val="nil"/>
              <w:left w:val="nil"/>
              <w:bottom w:val="nil"/>
              <w:right w:val="nil"/>
            </w:tcBorders>
            <w:shd w:val="clear" w:color="auto" w:fill="auto"/>
            <w:noWrap/>
            <w:vAlign w:val="bottom"/>
            <w:hideMark/>
          </w:tcPr>
          <w:p w14:paraId="15A756D2" w14:textId="0A467024"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Mb2dub3VsPC9BdXRob3I+PFllYXI+MjAxOTwvWWVhcj48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Mb2dub3VsPC9BdXRob3I+PFllYXI+MjAxOTwvWWVhcj48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Lognoul et al., 2019)</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4FBA70E2"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2O flux short-term response to temperature and topsoil disturbance in a fertilized crop: An eddy covariance campaign</w:t>
            </w:r>
          </w:p>
        </w:tc>
      </w:tr>
      <w:tr w:rsidR="009C07E3" w:rsidRPr="009C07E3" w14:paraId="3A7DEB0F" w14:textId="77777777" w:rsidTr="009C07E3">
        <w:trPr>
          <w:trHeight w:val="287"/>
        </w:trPr>
        <w:tc>
          <w:tcPr>
            <w:tcW w:w="2977" w:type="dxa"/>
            <w:tcBorders>
              <w:top w:val="nil"/>
              <w:left w:val="nil"/>
              <w:bottom w:val="nil"/>
              <w:right w:val="nil"/>
            </w:tcBorders>
            <w:shd w:val="clear" w:color="auto" w:fill="auto"/>
            <w:noWrap/>
            <w:vAlign w:val="bottom"/>
            <w:hideMark/>
          </w:tcPr>
          <w:p w14:paraId="1D502FB2" w14:textId="21AF6D96"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Machado&lt;/Author&gt;&lt;Year&gt;2019&lt;/Year&gt;&lt;IDText&gt;Diurnal variation and sampling frequency effects on nitrous oxide emissions following nitrogen fertilization and spring-thaw events&lt;/IDText&gt;&lt;DisplayText&gt;(Machado et al., 2019)&lt;/DisplayText&gt;&lt;record&gt;&lt;dates&gt;&lt;pub-dates&gt;&lt;date&gt;May-Jun&lt;/date&gt;&lt;/pub-dates&gt;&lt;year&gt;2019&lt;/year&gt;&lt;/dates&gt;&lt;urls&gt;&lt;related-urls&gt;&lt;url&gt;https://dl.sciencesocieties.org/publications/sssaj/abstracts/83/3/743&lt;/url&gt;&lt;/related-urls&gt;&lt;/urls&gt;&lt;isbn&gt;0361-5995&lt;/isbn&gt;&lt;titles&gt;&lt;title&gt;Diurnal variation and sampling frequency effects on nitrous oxide emissions following nitrogen fertilization and spring-thaw events&lt;/title&gt;&lt;secondary-title&gt;Soil Science Society of America Journal&lt;/secondary-title&gt;&lt;/titles&gt;&lt;pages&gt;743-750&lt;/pages&gt;&lt;number&gt;3&lt;/number&gt;&lt;contributors&gt;&lt;authors&gt;&lt;author&gt;Machado, P. V. F.&lt;/author&gt;&lt;author&gt;Wagner-Riddle, C.&lt;/author&gt;&lt;author&gt;MacTavish, R.&lt;/author&gt;&lt;author&gt;Voroney, P. R.&lt;/author&gt;&lt;author&gt;Bruulsema, T. W.&lt;/author&gt;&lt;/authors&gt;&lt;/contributors&gt;&lt;added-date format="utc"&gt;1567001211&lt;/added-date&gt;&lt;ref-type name="Journal Article"&gt;17&lt;/ref-type&gt;&lt;rec-number&gt;7&lt;/rec-number&gt;&lt;last-updated-date format="utc"&gt;1583925730&lt;/last-updated-date&gt;&lt;accession-num&gt;WOS:000473162500022&lt;/accession-num&gt;&lt;electronic-resource-num&gt;10.2136/sssaj2018.10.0365&lt;/electronic-resource-num&gt;&lt;volume&gt;83&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Machado et al., 2019)</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28426FC5"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Diurnal variation and sampling frequency effects on nitrous oxide emissions following nitrogen fertilization and spring-thaw events</w:t>
            </w:r>
          </w:p>
        </w:tc>
      </w:tr>
      <w:tr w:rsidR="009C07E3" w:rsidRPr="009C07E3" w14:paraId="76EBBFCF" w14:textId="77777777" w:rsidTr="009C07E3">
        <w:trPr>
          <w:trHeight w:val="287"/>
        </w:trPr>
        <w:tc>
          <w:tcPr>
            <w:tcW w:w="2977" w:type="dxa"/>
            <w:tcBorders>
              <w:top w:val="nil"/>
              <w:left w:val="nil"/>
              <w:bottom w:val="nil"/>
              <w:right w:val="nil"/>
            </w:tcBorders>
            <w:shd w:val="clear" w:color="auto" w:fill="auto"/>
            <w:noWrap/>
            <w:vAlign w:val="bottom"/>
            <w:hideMark/>
          </w:tcPr>
          <w:p w14:paraId="0BAF822F" w14:textId="1DB336A9"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NYWxqYW5lbjwvQXV0aG9yPjxZZWFyPjIwMDI8L1llYXI+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NYWxqYW5lbjwvQXV0aG9yPjxZZWFyPjIwMDI8L1llYXI+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Maljanen et al., 200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721EF7B"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Short-term variation in fluxes of carbon dioxide, nitrous oxide and methane in cultivated and forested organic boreal soils</w:t>
            </w:r>
          </w:p>
        </w:tc>
      </w:tr>
      <w:tr w:rsidR="009C07E3" w:rsidRPr="009C07E3" w14:paraId="16CF755F" w14:textId="77777777" w:rsidTr="009C07E3">
        <w:trPr>
          <w:trHeight w:val="287"/>
        </w:trPr>
        <w:tc>
          <w:tcPr>
            <w:tcW w:w="2977" w:type="dxa"/>
            <w:tcBorders>
              <w:top w:val="nil"/>
              <w:left w:val="nil"/>
              <w:bottom w:val="nil"/>
              <w:right w:val="nil"/>
            </w:tcBorders>
            <w:shd w:val="clear" w:color="auto" w:fill="auto"/>
            <w:noWrap/>
            <w:vAlign w:val="bottom"/>
            <w:hideMark/>
          </w:tcPr>
          <w:p w14:paraId="4D2A55D2" w14:textId="0B52F651"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QZW5nPC9BdXRob3I+PFllYXI+MjAxOTwvWWVhcj48SURU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QZW5nPC9BdXRob3I+PFllYXI+MjAxOTwvWWVhcj48SURU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Peng et al., 2019)</w:t>
            </w:r>
            <w:r>
              <w:rPr>
                <w:rFonts w:ascii="Calibri" w:eastAsia="Times New Roman" w:hAnsi="Calibri" w:cs="Calibri"/>
                <w:color w:val="000000"/>
              </w:rPr>
              <w:fldChar w:fldCharType="end"/>
            </w:r>
            <w:r w:rsidR="009C07E3" w:rsidRPr="009C07E3">
              <w:rPr>
                <w:rFonts w:ascii="Calibri" w:eastAsia="Times New Roman" w:hAnsi="Calibri" w:cs="Calibri"/>
                <w:color w:val="000000"/>
              </w:rPr>
              <w:t xml:space="preserve"> </w:t>
            </w:r>
          </w:p>
        </w:tc>
        <w:tc>
          <w:tcPr>
            <w:tcW w:w="5954" w:type="dxa"/>
            <w:tcBorders>
              <w:top w:val="nil"/>
              <w:left w:val="nil"/>
              <w:bottom w:val="nil"/>
              <w:right w:val="nil"/>
            </w:tcBorders>
            <w:shd w:val="clear" w:color="auto" w:fill="auto"/>
            <w:noWrap/>
            <w:vAlign w:val="bottom"/>
            <w:hideMark/>
          </w:tcPr>
          <w:p w14:paraId="6C2B293C"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2O emission from a temperate forest soil during the freeze-thaw period: a mesocosm study</w:t>
            </w:r>
          </w:p>
        </w:tc>
      </w:tr>
      <w:tr w:rsidR="009C07E3" w:rsidRPr="009C07E3" w14:paraId="484970D1" w14:textId="77777777" w:rsidTr="009C07E3">
        <w:trPr>
          <w:trHeight w:val="287"/>
        </w:trPr>
        <w:tc>
          <w:tcPr>
            <w:tcW w:w="2977" w:type="dxa"/>
            <w:tcBorders>
              <w:top w:val="nil"/>
              <w:left w:val="nil"/>
              <w:bottom w:val="nil"/>
              <w:right w:val="nil"/>
            </w:tcBorders>
            <w:shd w:val="clear" w:color="auto" w:fill="auto"/>
            <w:noWrap/>
            <w:vAlign w:val="bottom"/>
            <w:hideMark/>
          </w:tcPr>
          <w:p w14:paraId="2FD66839" w14:textId="77AD28A2"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SZWV2ZXM8L0F1dGhvcj48WWVhcj4yMDE1PC9ZZWFyPjxJ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==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SZWV2ZXM8L0F1dGhvcj48WWVhcj4yMDE1PC9ZZWFyPjxJ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==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Reeves &amp; Wang, 2015)</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4F691AB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Optimum sampling time and frequency for measuring N2O emissions from a rain-fed cereal cropping system</w:t>
            </w:r>
          </w:p>
        </w:tc>
      </w:tr>
      <w:tr w:rsidR="009C07E3" w:rsidRPr="009C07E3" w14:paraId="28BB7D29" w14:textId="77777777" w:rsidTr="009C07E3">
        <w:trPr>
          <w:trHeight w:val="287"/>
        </w:trPr>
        <w:tc>
          <w:tcPr>
            <w:tcW w:w="2977" w:type="dxa"/>
            <w:tcBorders>
              <w:top w:val="nil"/>
              <w:left w:val="nil"/>
              <w:bottom w:val="nil"/>
              <w:right w:val="nil"/>
            </w:tcBorders>
            <w:shd w:val="clear" w:color="auto" w:fill="auto"/>
            <w:noWrap/>
            <w:vAlign w:val="bottom"/>
            <w:hideMark/>
          </w:tcPr>
          <w:p w14:paraId="4479EA13" w14:textId="1BBDF2E5"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SZWV2ZXM8L0F1dGhvcj48WWVhcj4yMDE2PC9ZZWFyPjxJ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SZWV2ZXM8L0F1dGhvcj48WWVhcj4yMDE2PC9ZZWFyPjxJ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Reeves et al., 2016)</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1415C72D"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Quantifying nitrous oxide emissions from sugarcane cropping systems: Optimum sampling time and frequency</w:t>
            </w:r>
          </w:p>
        </w:tc>
      </w:tr>
      <w:tr w:rsidR="009C07E3" w:rsidRPr="009C07E3" w14:paraId="5972B4CC" w14:textId="77777777" w:rsidTr="009C07E3">
        <w:trPr>
          <w:trHeight w:val="287"/>
        </w:trPr>
        <w:tc>
          <w:tcPr>
            <w:tcW w:w="2977" w:type="dxa"/>
            <w:tcBorders>
              <w:top w:val="nil"/>
              <w:left w:val="nil"/>
              <w:bottom w:val="nil"/>
              <w:right w:val="nil"/>
            </w:tcBorders>
            <w:shd w:val="clear" w:color="auto" w:fill="auto"/>
            <w:noWrap/>
            <w:vAlign w:val="bottom"/>
            <w:hideMark/>
          </w:tcPr>
          <w:p w14:paraId="3BBD4531" w14:textId="05B7E85C"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avage&lt;/Author&gt;&lt;Year&gt;2014&lt;/Year&gt;&lt;IDText&gt;High temporal frequency measurements of greenhouse gas emissions from soils&lt;/IDText&gt;&lt;DisplayText&gt;(Savage et al., 2014)&lt;/DisplayText&gt;&lt;record&gt;&lt;urls&gt;&lt;related-urls&gt;&lt;url&gt;https://www.biogeosciences.net/11/2709/2014/bg-11-2709-2014.pdf&lt;/url&gt;&lt;/related-urls&gt;&lt;/urls&gt;&lt;isbn&gt;1726-4170&lt;/isbn&gt;&lt;titles&gt;&lt;title&gt;High temporal frequency measurements of greenhouse gas emissions from soils&lt;/title&gt;&lt;secondary-title&gt;Biogeosciences&lt;/secondary-title&gt;&lt;/titles&gt;&lt;pages&gt;2709-2720&lt;/pages&gt;&lt;number&gt;10&lt;/number&gt;&lt;contributors&gt;&lt;authors&gt;&lt;author&gt;Savage, K.&lt;/author&gt;&lt;author&gt;Phillips, R.&lt;/author&gt;&lt;author&gt;Davidson, E.&lt;/author&gt;&lt;/authors&gt;&lt;/contributors&gt;&lt;added-date format="utc"&gt;1567001215&lt;/added-date&gt;&lt;ref-type name="Journal Article"&gt;17&lt;/ref-type&gt;&lt;dates&gt;&lt;year&gt;2014&lt;/year&gt;&lt;/dates&gt;&lt;rec-number&gt;124&lt;/rec-number&gt;&lt;last-updated-date format="utc"&gt;1583925735&lt;/last-updated-date&gt;&lt;accession-num&gt;WOS:000337947500011&lt;/accession-num&gt;&lt;electronic-resource-num&gt;10.5194/bg-11-2709-2014&lt;/electronic-resource-num&gt;&lt;volume&gt;11&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avage et al., 2014)</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714449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High temporal frequency measurements of greenhouse gas emissions from soils</w:t>
            </w:r>
          </w:p>
        </w:tc>
      </w:tr>
      <w:tr w:rsidR="009C07E3" w:rsidRPr="009C07E3" w14:paraId="02424E48" w14:textId="77777777" w:rsidTr="009C07E3">
        <w:trPr>
          <w:trHeight w:val="287"/>
        </w:trPr>
        <w:tc>
          <w:tcPr>
            <w:tcW w:w="2977" w:type="dxa"/>
            <w:tcBorders>
              <w:top w:val="nil"/>
              <w:left w:val="nil"/>
              <w:bottom w:val="nil"/>
              <w:right w:val="nil"/>
            </w:tcBorders>
            <w:shd w:val="clear" w:color="auto" w:fill="auto"/>
            <w:noWrap/>
            <w:vAlign w:val="bottom"/>
            <w:hideMark/>
          </w:tcPr>
          <w:p w14:paraId="208ECE14" w14:textId="618602DD"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TY2hlZXI8L0F1dGhvcj48WWVhcj4yMDA4PC9ZZWFyPjxJ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TY2hlZXI8L0F1dGhvcj48WWVhcj4yMDA4PC9ZZWFyPjxJ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Scheer et al., 2008)</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2184922F"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itrous oxide emissions from fertilized irrigated cotton (Gossypium hirsutum L.) in the Aral Sea Basin, Uzbekistan: Influence of nitrogen applications and irrigation practices</w:t>
            </w:r>
          </w:p>
        </w:tc>
      </w:tr>
      <w:tr w:rsidR="009C07E3" w:rsidRPr="009C07E3" w14:paraId="2E8A1EC3" w14:textId="77777777" w:rsidTr="009C07E3">
        <w:trPr>
          <w:trHeight w:val="287"/>
        </w:trPr>
        <w:tc>
          <w:tcPr>
            <w:tcW w:w="2977" w:type="dxa"/>
            <w:tcBorders>
              <w:top w:val="nil"/>
              <w:left w:val="nil"/>
              <w:bottom w:val="nil"/>
              <w:right w:val="nil"/>
            </w:tcBorders>
            <w:shd w:val="clear" w:color="auto" w:fill="auto"/>
            <w:noWrap/>
            <w:vAlign w:val="bottom"/>
            <w:hideMark/>
          </w:tcPr>
          <w:p w14:paraId="44C1D0EF" w14:textId="0E06265A"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cheer&lt;/Author&gt;&lt;Year&gt;2012&lt;/Year&gt;&lt;IDText&gt;Nitrous oxide emissions from irrigated wheat in Australia: impact of irrigation management&lt;/IDText&gt;&lt;DisplayText&gt;(Scheer et al., 2012)&lt;/DisplayText&gt;&lt;record&gt;&lt;dates&gt;&lt;pub-dates&gt;&lt;date&gt;Oct&lt;/date&gt;&lt;/pub-dates&gt;&lt;year&gt;2012&lt;/year&gt;&lt;/dates&gt;&lt;urls&gt;&lt;related-urls&gt;&lt;url&gt;https://link.springer.com/content/pdf/10.1007%2Fs11104-012-1197-4.pdf&lt;/url&gt;&lt;/related-urls&gt;&lt;/urls&gt;&lt;isbn&gt;0032-079X&lt;/isbn&gt;&lt;titles&gt;&lt;title&gt;Nitrous oxide emissions from irrigated wheat in Australia: impact of irrigation management&lt;/title&gt;&lt;secondary-title&gt;Plant and Soil&lt;/secondary-title&gt;&lt;/titles&gt;&lt;pages&gt;351-362&lt;/pages&gt;&lt;number&gt;1-2&lt;/number&gt;&lt;contributors&gt;&lt;authors&gt;&lt;author&gt;Scheer, C.&lt;/author&gt;&lt;author&gt;Grace, P. R.&lt;/author&gt;&lt;author&gt;Rowlings, D. W.&lt;/author&gt;&lt;author&gt;Payero, J.&lt;/author&gt;&lt;/authors&gt;&lt;/contributors&gt;&lt;added-date format="utc"&gt;1567001216&lt;/added-date&gt;&lt;ref-type name="Journal Article"&gt;17&lt;/ref-type&gt;&lt;rec-number&gt;150&lt;/rec-number&gt;&lt;last-updated-date format="utc"&gt;1583925733&lt;/last-updated-date&gt;&lt;accession-num&gt;WOS:000308960800026&lt;/accession-num&gt;&lt;electronic-resource-num&gt;10.1007/s11104-012-1197-4&lt;/electronic-resource-num&gt;&lt;volume&gt;359&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cheer et al., 2012)</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A79442E" w14:textId="7CD3E05F"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itrous oxide emissions from irrigated wheat in Australia: impact of irrigation management</w:t>
            </w:r>
          </w:p>
        </w:tc>
      </w:tr>
      <w:tr w:rsidR="009C07E3" w:rsidRPr="009C07E3" w14:paraId="58DFC2F1" w14:textId="77777777" w:rsidTr="009C07E3">
        <w:trPr>
          <w:trHeight w:val="287"/>
        </w:trPr>
        <w:tc>
          <w:tcPr>
            <w:tcW w:w="2977" w:type="dxa"/>
            <w:tcBorders>
              <w:top w:val="nil"/>
              <w:left w:val="nil"/>
              <w:bottom w:val="nil"/>
              <w:right w:val="nil"/>
            </w:tcBorders>
            <w:shd w:val="clear" w:color="auto" w:fill="auto"/>
            <w:noWrap/>
            <w:vAlign w:val="bottom"/>
            <w:hideMark/>
          </w:tcPr>
          <w:p w14:paraId="03CAF72F" w14:textId="3CDD2127"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cheer&lt;/Author&gt;&lt;Year&gt;2013&lt;/Year&gt;&lt;IDText&gt;Soil N2O and CO2 emissions from cotton in Australia under varying irrigation management&lt;/IDText&gt;&lt;DisplayText&gt;(Scheer et al., 2013)&lt;/DisplayText&gt;&lt;record&gt;&lt;dates&gt;&lt;pub-dates&gt;&lt;date&gt;Jan&lt;/date&gt;&lt;/pub-dates&gt;&lt;year&gt;2013&lt;/year&gt;&lt;/dates&gt;&lt;urls&gt;&lt;related-urls&gt;&lt;url&gt;https://link.springer.com/content/pdf/10.1007%2Fs10705-012-9547-4.pdf&lt;/url&gt;&lt;/related-urls&gt;&lt;/urls&gt;&lt;isbn&gt;1385-1314&lt;/isbn&gt;&lt;titles&gt;&lt;title&gt;Soil N2O and CO2 emissions from cotton in Australia under varying irrigation management&lt;/title&gt;&lt;secondary-title&gt;Nutrient Cycling in Agroecosystems&lt;/secondary-title&gt;&lt;/titles&gt;&lt;pages&gt;43-56&lt;/pages&gt;&lt;number&gt;1&lt;/number&gt;&lt;contributors&gt;&lt;authors&gt;&lt;author&gt;Scheer, C.&lt;/author&gt;&lt;author&gt;Grace, P. R.&lt;/author&gt;&lt;author&gt;Rowlings, D. W.&lt;/author&gt;&lt;author&gt;Payero, J.&lt;/author&gt;&lt;/authors&gt;&lt;/contributors&gt;&lt;added-date format="utc"&gt;1567001216&lt;/added-date&gt;&lt;ref-type name="Journal Article"&gt;17&lt;/ref-type&gt;&lt;rec-number&gt;148&lt;/rec-number&gt;&lt;last-updated-date format="utc"&gt;1583925733&lt;/last-updated-date&gt;&lt;accession-num&gt;WOS:000314334300003&lt;/accession-num&gt;&lt;electronic-resource-num&gt;10.1007/s10705-012-9547-4&lt;/electronic-resource-num&gt;&lt;volume&gt;95&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cheer et al., 2013)</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1C797F79"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Soil N2O and CO2 emissions from cotton in Australia under varying irrigation management</w:t>
            </w:r>
          </w:p>
        </w:tc>
      </w:tr>
      <w:tr w:rsidR="009C07E3" w:rsidRPr="009C07E3" w14:paraId="241AC34B" w14:textId="77777777" w:rsidTr="009C07E3">
        <w:trPr>
          <w:trHeight w:val="287"/>
        </w:trPr>
        <w:tc>
          <w:tcPr>
            <w:tcW w:w="2977" w:type="dxa"/>
            <w:tcBorders>
              <w:top w:val="nil"/>
              <w:left w:val="nil"/>
              <w:bottom w:val="nil"/>
              <w:right w:val="nil"/>
            </w:tcBorders>
            <w:shd w:val="clear" w:color="auto" w:fill="auto"/>
            <w:noWrap/>
            <w:vAlign w:val="bottom"/>
            <w:hideMark/>
          </w:tcPr>
          <w:p w14:paraId="1B468360" w14:textId="299588C3"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TY2hlZXI8L0F1dGhvcj48WWVhcj4yMDE0PC9ZZWFyPjxJ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==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TY2hlZXI8L0F1dGhvcj48WWVhcj4yMDE0PC9ZZWFyPjxJ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==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Scheer et al., 2014)</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7B2ABBF5"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Impact of nitrification inhibitor (DMPP) on soil nitrous oxide emissions from an intensive broccoli production system in sub-tropical Australia</w:t>
            </w:r>
          </w:p>
        </w:tc>
      </w:tr>
      <w:tr w:rsidR="009C07E3" w:rsidRPr="009C07E3" w14:paraId="6F084B85" w14:textId="77777777" w:rsidTr="009C07E3">
        <w:trPr>
          <w:trHeight w:val="287"/>
        </w:trPr>
        <w:tc>
          <w:tcPr>
            <w:tcW w:w="2977" w:type="dxa"/>
            <w:tcBorders>
              <w:top w:val="nil"/>
              <w:left w:val="nil"/>
              <w:bottom w:val="nil"/>
              <w:right w:val="nil"/>
            </w:tcBorders>
            <w:shd w:val="clear" w:color="auto" w:fill="auto"/>
            <w:noWrap/>
            <w:vAlign w:val="bottom"/>
            <w:hideMark/>
          </w:tcPr>
          <w:p w14:paraId="31C2E5C5" w14:textId="3C30F139"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hurpali&lt;/Author&gt;&lt;Year&gt;2016&lt;/Year&gt;&lt;IDText&gt;Neglecting diurnal variations leads to uncertainties in terrestrial nitrous oxide emissions&lt;/IDText&gt;&lt;DisplayText&gt;(Shurpali et al., 2016)&lt;/DisplayText&gt;&lt;record&gt;&lt;dates&gt;&lt;pub-dates&gt;&lt;date&gt;May&lt;/date&gt;&lt;/pub-dates&gt;&lt;year&gt;2016&lt;/year&gt;&lt;/dates&gt;&lt;urls&gt;&lt;related-urls&gt;&lt;url&gt;https://www.nature.com/articles/srep25739.pdf&lt;/url&gt;&lt;/related-urls&gt;&lt;/urls&gt;&lt;isbn&gt;2045-2322&lt;/isbn&gt;&lt;titles&gt;&lt;title&gt;Neglecting diurnal variations leads to uncertainties in terrestrial nitrous oxide emissions&lt;/title&gt;&lt;secondary-title&gt;Scientific Reports&lt;/secondary-title&gt;&lt;/titles&gt;&lt;contributors&gt;&lt;authors&gt;&lt;author&gt;Shurpali, N. J.&lt;/author&gt;&lt;author&gt;Rannik, U.&lt;/author&gt;&lt;author&gt;Jokinen, S.&lt;/author&gt;&lt;author&gt;Lind, S.&lt;/author&gt;&lt;author&gt;Biasi, C.&lt;/author&gt;&lt;author&gt;Mammarella, I.&lt;/author&gt;&lt;author&gt;Peltola, O.&lt;/author&gt;&lt;author&gt;Pihlatie, M.&lt;/author&gt;&lt;author&gt;Hyvonen, N.&lt;/author&gt;&lt;author&gt;Raty, M.&lt;/author&gt;&lt;author&gt;Haapanala, S.&lt;/author&gt;&lt;author&gt;Zahniser, M.&lt;/author&gt;&lt;author&gt;Virkajarvi, P.&lt;/author&gt;&lt;author&gt;Vesala, T.&lt;/author&gt;&lt;author&gt;Martikainen, P. J.&lt;/author&gt;&lt;/authors&gt;&lt;/contributors&gt;&lt;added-date format="utc"&gt;1567001214&lt;/added-date&gt;&lt;ref-type name="Journal Article"&gt;17&lt;/ref-type&gt;&lt;rec-number&gt;76&lt;/rec-number&gt;&lt;last-updated-date format="utc"&gt;1583925729&lt;/last-updated-date&gt;&lt;accession-num&gt;WOS:000375445300001&lt;/accession-num&gt;&lt;electronic-resource-num&gt;10.1038/srep25739&lt;/electronic-resource-num&gt;&lt;volume&gt;6&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hurpali et al., 2016)</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1CF5820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eglecting diurnal variations leads to uncertainties in terrestrial nitrous oxide emissions</w:t>
            </w:r>
          </w:p>
        </w:tc>
      </w:tr>
      <w:tr w:rsidR="009C07E3" w:rsidRPr="009C07E3" w14:paraId="1B9A84C0" w14:textId="77777777" w:rsidTr="009C07E3">
        <w:trPr>
          <w:trHeight w:val="287"/>
        </w:trPr>
        <w:tc>
          <w:tcPr>
            <w:tcW w:w="2977" w:type="dxa"/>
            <w:tcBorders>
              <w:top w:val="nil"/>
              <w:left w:val="nil"/>
              <w:bottom w:val="nil"/>
              <w:right w:val="nil"/>
            </w:tcBorders>
            <w:shd w:val="clear" w:color="auto" w:fill="auto"/>
            <w:noWrap/>
            <w:vAlign w:val="bottom"/>
            <w:hideMark/>
          </w:tcPr>
          <w:p w14:paraId="2C4626B4" w14:textId="46938957"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imek&lt;/Author&gt;&lt;Year&gt;2010&lt;/Year&gt;&lt;IDText&gt;Diurnal fluxes of CO2 and N2O from cattle-impacted soil and implications for emission estimates&lt;/IDText&gt;&lt;DisplayText&gt;(Simek et al., 2010)&lt;/DisplayText&gt;&lt;record&gt;&lt;isbn&gt;1214-1178&lt;/isbn&gt;&lt;titles&gt;&lt;title&gt;Diurnal fluxes of CO2 and N2O from cattle-impacted soil and implications for emission estimates&lt;/title&gt;&lt;secondary-title&gt;Plant Soil and Environment&lt;/secondary-title&gt;&lt;/titles&gt;&lt;pages&gt;451-457&lt;/pages&gt;&lt;number&gt;10&lt;/number&gt;&lt;contributors&gt;&lt;authors&gt;&lt;author&gt;Simek, M.&lt;/author&gt;&lt;author&gt;Brucek, P.&lt;/author&gt;&lt;author&gt;Hynst, J.&lt;/author&gt;&lt;/authors&gt;&lt;/contributors&gt;&lt;added-date format="utc"&gt;1567001217&lt;/added-date&gt;&lt;ref-type name="Journal Article"&gt;17&lt;/ref-type&gt;&lt;dates&gt;&lt;year&gt;2010&lt;/year&gt;&lt;/dates&gt;&lt;rec-number&gt;180&lt;/rec-number&gt;&lt;last-updated-date format="utc"&gt;1583925734&lt;/last-updated-date&gt;&lt;accession-num&gt;WOS:000284152600001&lt;/accession-num&gt;&lt;electronic-resource-num&gt;10.17221/127/2010-PSE&lt;/electronic-resource-num&gt;&lt;volume&gt;56&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imek et al., 2010)</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1A4784C2"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Diurnal fluxes of CO2 and N2O from cattle-impacted soil and implications for emission estimates</w:t>
            </w:r>
          </w:p>
        </w:tc>
      </w:tr>
      <w:tr w:rsidR="009C07E3" w:rsidRPr="009C07E3" w14:paraId="04AB7C51" w14:textId="77777777" w:rsidTr="009C07E3">
        <w:trPr>
          <w:trHeight w:val="287"/>
        </w:trPr>
        <w:tc>
          <w:tcPr>
            <w:tcW w:w="2977" w:type="dxa"/>
            <w:tcBorders>
              <w:top w:val="nil"/>
              <w:left w:val="nil"/>
              <w:bottom w:val="nil"/>
              <w:right w:val="nil"/>
            </w:tcBorders>
            <w:shd w:val="clear" w:color="auto" w:fill="auto"/>
            <w:noWrap/>
            <w:vAlign w:val="bottom"/>
            <w:hideMark/>
          </w:tcPr>
          <w:p w14:paraId="11E36CB4" w14:textId="13BD6AC3" w:rsidR="009C07E3" w:rsidRPr="009C07E3" w:rsidRDefault="00574B1E"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kiba&lt;/Author&gt;&lt;Year&gt;1996&lt;/Year&gt;&lt;IDText&gt;Measurement of field scale N2O emission fluxes from a wheat crop using micrometeorological techniques&lt;/IDText&gt;&lt;DisplayText&gt;(Skiba et al., 1996)&lt;/DisplayText&gt;&lt;record&gt;&lt;dates&gt;&lt;pub-dates&gt;&lt;date&gt;Apr&lt;/date&gt;&lt;/pub-dates&gt;&lt;year&gt;1996&lt;/year&gt;&lt;/dates&gt;&lt;urls&gt;&lt;related-urls&gt;&lt;url&gt;https://link.springer.com/content/pdf/10.1007%2FBF00011300.pdf&lt;/url&gt;&lt;/related-urls&gt;&lt;/urls&gt;&lt;isbn&gt;0032-079X&lt;/isbn&gt;&lt;titles&gt;&lt;title&gt;Measurement of field scale N2O emission fluxes from a wheat crop using micrometeorological techniques&lt;/title&gt;&lt;secondary-title&gt;Plant and Soil&lt;/secondary-title&gt;&lt;/titles&gt;&lt;pages&gt;139-144&lt;/pages&gt;&lt;number&gt;1&lt;/number&gt;&lt;contributors&gt;&lt;authors&gt;&lt;author&gt;Skiba, U.&lt;/author&gt;&lt;author&gt;Hargreaves, K. J.&lt;/author&gt;&lt;author&gt;Beverland, I. J.&lt;/author&gt;&lt;author&gt;Oneill, D. H.&lt;/author&gt;&lt;author&gt;Fowler, D.&lt;/author&gt;&lt;author&gt;Moncrieff, J. B.&lt;/author&gt;&lt;/authors&gt;&lt;/contributors&gt;&lt;added-date format="utc"&gt;1567001220&lt;/added-date&gt;&lt;ref-type name="Journal Article"&gt;17&lt;/ref-type&gt;&lt;rec-number&gt;260&lt;/rec-number&gt;&lt;last-updated-date format="utc"&gt;1583925739&lt;/last-updated-date&gt;&lt;accession-num&gt;WOS:A1996VG06400017&lt;/accession-num&gt;&lt;electronic-resource-num&gt;10.1007/BF00011300&lt;/electronic-resource-num&gt;&lt;volume&gt;181&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kiba et al., 1996)</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CCDFCA5"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Measurement of field scale N2O emission fluxes from a wheat crop using micrometeorological techniques</w:t>
            </w:r>
          </w:p>
        </w:tc>
      </w:tr>
      <w:tr w:rsidR="009C07E3" w:rsidRPr="009C07E3" w14:paraId="59DF4EDA" w14:textId="77777777" w:rsidTr="009C07E3">
        <w:trPr>
          <w:trHeight w:val="287"/>
        </w:trPr>
        <w:tc>
          <w:tcPr>
            <w:tcW w:w="2977" w:type="dxa"/>
            <w:tcBorders>
              <w:top w:val="nil"/>
              <w:left w:val="nil"/>
              <w:bottom w:val="nil"/>
              <w:right w:val="nil"/>
            </w:tcBorders>
            <w:shd w:val="clear" w:color="auto" w:fill="auto"/>
            <w:noWrap/>
            <w:vAlign w:val="bottom"/>
            <w:hideMark/>
          </w:tcPr>
          <w:p w14:paraId="41CCED77" w14:textId="684A79C0"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Smith&lt;/Author&gt;&lt;Year&gt;1995&lt;/Year&gt;&lt;IDText&gt;The Measurement of Nitrous-Oxide Emissions from Soil by Using Chambers&lt;/IDText&gt;&lt;DisplayText&gt;(Smith et al., 1995)&lt;/DisplayText&gt;&lt;record&gt;&lt;dates&gt;&lt;pub-dates&gt;&lt;date&gt;May&lt;/date&gt;&lt;/pub-dates&gt;&lt;year&gt;1995&lt;/year&gt;&lt;/dates&gt;&lt;isbn&gt;1364-503X&lt;/isbn&gt;&lt;titles&gt;&lt;title&gt;The Measurement of Nitrous-Oxide Emissions from Soil by Using Chambers&lt;/title&gt;&lt;secondary-title&gt;Philosophical Transactions of the Royal Society a-Mathematical Physical and Engineering Sciences&lt;/secondary-title&gt;&lt;/titles&gt;&lt;pages&gt;327-337&lt;/pages&gt;&lt;number&gt;1696&lt;/number&gt;&lt;contributors&gt;&lt;authors&gt;&lt;author&gt;Smith, K. A.&lt;/author&gt;&lt;author&gt;Clayton, H.&lt;/author&gt;&lt;author&gt;McTaggart, I. P.&lt;/author&gt;&lt;author&gt;Thomson, P. E.&lt;/author&gt;&lt;author&gt;Arah, J. R. M.&lt;/author&gt;&lt;author&gt;Scott, A.&lt;/author&gt;&lt;/authors&gt;&lt;/contributors&gt;&lt;added-date format="utc"&gt;1567001220&lt;/added-date&gt;&lt;ref-type name="Journal Article"&gt;17&lt;/ref-type&gt;&lt;rec-number&gt;263&lt;/rec-number&gt;&lt;last-updated-date format="utc"&gt;1583925738&lt;/last-updated-date&gt;&lt;accession-num&gt;WOS:A1995QZ48600015&lt;/accession-num&gt;&lt;electronic-resource-num&gt;10.1098/rsta.1995.0037&lt;/electronic-resource-num&gt;&lt;volume&gt;351&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Smith et al., 1995)</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DBED75A"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The Measurement of Nitrous-Oxide Emissions from Soil by Using Chambers</w:t>
            </w:r>
          </w:p>
        </w:tc>
      </w:tr>
      <w:tr w:rsidR="009C07E3" w:rsidRPr="009C07E3" w14:paraId="51280040" w14:textId="77777777" w:rsidTr="009C07E3">
        <w:trPr>
          <w:trHeight w:val="287"/>
        </w:trPr>
        <w:tc>
          <w:tcPr>
            <w:tcW w:w="2977" w:type="dxa"/>
            <w:tcBorders>
              <w:top w:val="nil"/>
              <w:left w:val="nil"/>
              <w:bottom w:val="nil"/>
              <w:right w:val="nil"/>
            </w:tcBorders>
            <w:shd w:val="clear" w:color="auto" w:fill="auto"/>
            <w:noWrap/>
            <w:vAlign w:val="bottom"/>
            <w:hideMark/>
          </w:tcPr>
          <w:p w14:paraId="66E0DD0E" w14:textId="42B494EB"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lastRenderedPageBreak/>
              <w:fldChar w:fldCharType="begin">
                <w:fldData xml:space="preserve">PEVuZE5vdGU+PENpdGU+PEF1dGhvcj5TbWl0aDwvQXV0aG9yPjxZZWFyPjE5OTg8L1llYXI+PElE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TbWl0aDwvQXV0aG9yPjxZZWFyPjE5OTg8L1llYXI+PElE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Smith et al., 1998)</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B8D5673"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ffects of temperature, water content and nitrogen fertilisation on emissions of nitrous oxide by soils</w:t>
            </w:r>
          </w:p>
        </w:tc>
      </w:tr>
      <w:tr w:rsidR="009C07E3" w:rsidRPr="009C07E3" w14:paraId="0E212912" w14:textId="77777777" w:rsidTr="009C07E3">
        <w:trPr>
          <w:trHeight w:val="287"/>
        </w:trPr>
        <w:tc>
          <w:tcPr>
            <w:tcW w:w="2977" w:type="dxa"/>
            <w:tcBorders>
              <w:top w:val="nil"/>
              <w:left w:val="nil"/>
              <w:bottom w:val="nil"/>
              <w:right w:val="nil"/>
            </w:tcBorders>
            <w:shd w:val="clear" w:color="auto" w:fill="auto"/>
            <w:noWrap/>
            <w:vAlign w:val="bottom"/>
            <w:hideMark/>
          </w:tcPr>
          <w:p w14:paraId="069E7703" w14:textId="738FCAD0"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van der Weerden&lt;/Author&gt;&lt;Year&gt;2013&lt;/Year&gt;&lt;IDText&gt;Using near-continuous measurements of N2O emission from urine-affected soil to guide manual gas sampling regimes&lt;/IDText&gt;&lt;DisplayText&gt;(van der Weerden et al., 2013)&lt;/DisplayText&gt;&lt;record&gt;&lt;dates&gt;&lt;pub-dates&gt;&lt;date&gt;Mar&lt;/date&gt;&lt;/pub-dates&gt;&lt;year&gt;2013&lt;/year&gt;&lt;/dates&gt;&lt;urls&gt;&lt;related-urls&gt;&lt;url&gt;https://www.tandfonline.com/doi/pdf/10.1080/00288233.2012.747548?needAccess=true&lt;/url&gt;&lt;/related-urls&gt;&lt;/urls&gt;&lt;isbn&gt;0028-8233&lt;/isbn&gt;&lt;titles&gt;&lt;title&gt;Using near-continuous measurements of N2O emission from urine-affected soil to guide manual gas sampling regimes&lt;/title&gt;&lt;secondary-title&gt;New Zealand Journal of Agricultural Research&lt;/secondary-title&gt;&lt;/titles&gt;&lt;pages&gt;60-76&lt;/pages&gt;&lt;number&gt;1&lt;/number&gt;&lt;contributors&gt;&lt;authors&gt;&lt;author&gt;van der Weerden, T. J.&lt;/author&gt;&lt;author&gt;Clough, T. J.&lt;/author&gt;&lt;author&gt;Styles, T. M.&lt;/author&gt;&lt;/authors&gt;&lt;/contributors&gt;&lt;added-date format="utc"&gt;1567001216&lt;/added-date&gt;&lt;ref-type name="Journal Article"&gt;17&lt;/ref-type&gt;&lt;rec-number&gt;142&lt;/rec-number&gt;&lt;last-updated-date format="utc"&gt;1583925734&lt;/last-updated-date&gt;&lt;accession-num&gt;WOS:000315683300005&lt;/accession-num&gt;&lt;electronic-resource-num&gt;10.1080/00288233.2012.747548&lt;/electronic-resource-num&gt;&lt;volume&gt;56&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van der Weerden et al., 2013)</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084866D0"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Using near-continuous measurements of N2O emission from urine-affected soil to guide manual gas sampling regimes</w:t>
            </w:r>
          </w:p>
        </w:tc>
      </w:tr>
      <w:tr w:rsidR="009C07E3" w:rsidRPr="009C07E3" w14:paraId="2E2BEA38" w14:textId="77777777" w:rsidTr="009C07E3">
        <w:trPr>
          <w:trHeight w:val="287"/>
        </w:trPr>
        <w:tc>
          <w:tcPr>
            <w:tcW w:w="2977" w:type="dxa"/>
            <w:tcBorders>
              <w:top w:val="nil"/>
              <w:left w:val="nil"/>
              <w:bottom w:val="nil"/>
              <w:right w:val="nil"/>
            </w:tcBorders>
            <w:shd w:val="clear" w:color="auto" w:fill="auto"/>
            <w:noWrap/>
            <w:vAlign w:val="bottom"/>
            <w:hideMark/>
          </w:tcPr>
          <w:p w14:paraId="293159A1" w14:textId="31F8C597"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XYW5nPC9BdXRob3I+PFllYXI+MjAwNTwvWWVhcj48SURU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==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XYW5nPC9BdXRob3I+PFllYXI+MjAwNTwvWWVhcj48SURU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==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Wang et al., 2005)</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654830E8"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Effects of environmental factors on N2O emission from and CH4 uptake by the typical grasslands in the Inner Mongolia</w:t>
            </w:r>
          </w:p>
        </w:tc>
      </w:tr>
      <w:tr w:rsidR="009C07E3" w:rsidRPr="009C07E3" w14:paraId="441248BD" w14:textId="77777777" w:rsidTr="009C07E3">
        <w:trPr>
          <w:trHeight w:val="287"/>
        </w:trPr>
        <w:tc>
          <w:tcPr>
            <w:tcW w:w="2977" w:type="dxa"/>
            <w:tcBorders>
              <w:top w:val="nil"/>
              <w:left w:val="nil"/>
              <w:bottom w:val="nil"/>
              <w:right w:val="nil"/>
            </w:tcBorders>
            <w:shd w:val="clear" w:color="auto" w:fill="auto"/>
            <w:noWrap/>
            <w:vAlign w:val="bottom"/>
            <w:hideMark/>
          </w:tcPr>
          <w:p w14:paraId="65C535EA" w14:textId="714FE1B0"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XaWxsaWFtczwvQXV0aG9yPjxZZWFyPjE5OTk8L1llYXI+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XaWxsaWFtczwvQXV0aG9yPjxZZWFyPjE5OTk8L1llYXI+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Williams et al., 1999)</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59B24E7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Temporal variations in nitrous oxide fluxes from urine-affected grassland</w:t>
            </w:r>
          </w:p>
        </w:tc>
      </w:tr>
      <w:tr w:rsidR="009C07E3" w:rsidRPr="009C07E3" w14:paraId="050967CD" w14:textId="77777777" w:rsidTr="009C07E3">
        <w:trPr>
          <w:trHeight w:val="287"/>
        </w:trPr>
        <w:tc>
          <w:tcPr>
            <w:tcW w:w="2977" w:type="dxa"/>
            <w:tcBorders>
              <w:top w:val="nil"/>
              <w:left w:val="nil"/>
              <w:bottom w:val="nil"/>
              <w:right w:val="nil"/>
            </w:tcBorders>
            <w:shd w:val="clear" w:color="auto" w:fill="auto"/>
            <w:noWrap/>
            <w:vAlign w:val="bottom"/>
            <w:hideMark/>
          </w:tcPr>
          <w:p w14:paraId="0C7D5C85" w14:textId="2650F8D2"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Yang&lt;/Author&gt;&lt;Year&gt;2018&lt;/Year&gt;&lt;IDText&gt;Diurnal variations and gap effects of soil CO2, N2O and CH4 fluxes in a typical tropical montane rainforest in Hainan Island, China&lt;/IDText&gt;&lt;DisplayText&gt;(Yang et al., 2018)&lt;/DisplayText&gt;&lt;record&gt;&lt;dates&gt;&lt;pub-dates&gt;&lt;date&gt;Mar&lt;/date&gt;&lt;/pub-dates&gt;&lt;year&gt;2018&lt;/year&gt;&lt;/dates&gt;&lt;isbn&gt;0912-3814&lt;/isbn&gt;&lt;titles&gt;&lt;title&gt;Diurnal variations and gap effects of soil CO2, N2O and CH4 fluxes in a typical tropical montane rainforest in Hainan Island, China&lt;/title&gt;&lt;secondary-title&gt;Ecological Research&lt;/secondary-title&gt;&lt;/titles&gt;&lt;pages&gt;379-392&lt;/pages&gt;&lt;number&gt;2&lt;/number&gt;&lt;contributors&gt;&lt;authors&gt;&lt;author&gt;Yang, H.&lt;/author&gt;&lt;author&gt;Liu, S. R.&lt;/author&gt;&lt;author&gt;Li, Y. D.&lt;/author&gt;&lt;author&gt;Xu, H.&lt;/author&gt;&lt;/authors&gt;&lt;/contributors&gt;&lt;added-date format="utc"&gt;1567001212&lt;/added-date&gt;&lt;ref-type name="Journal Article"&gt;17&lt;/ref-type&gt;&lt;rec-number&gt;33&lt;/rec-number&gt;&lt;last-updated-date format="utc"&gt;1583925728&lt;/last-updated-date&gt;&lt;accession-num&gt;WOS:000427501800011&lt;/accession-num&gt;&lt;electronic-resource-num&gt;10.1007/s11284-017-1550-4&lt;/electronic-resource-num&gt;&lt;volume&gt;33&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Yang et al., 2018)</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4053165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Diurnal variations and gap effects of soil CO2, N2O and CH4 fluxes in a typical tropical montane rainforest in Hainan Island, China</w:t>
            </w:r>
          </w:p>
        </w:tc>
      </w:tr>
      <w:tr w:rsidR="009C07E3" w:rsidRPr="009C07E3" w14:paraId="2CD8E2AE" w14:textId="77777777" w:rsidTr="009C07E3">
        <w:trPr>
          <w:trHeight w:val="287"/>
        </w:trPr>
        <w:tc>
          <w:tcPr>
            <w:tcW w:w="2977" w:type="dxa"/>
            <w:tcBorders>
              <w:top w:val="nil"/>
              <w:left w:val="nil"/>
              <w:bottom w:val="nil"/>
              <w:right w:val="nil"/>
            </w:tcBorders>
            <w:shd w:val="clear" w:color="auto" w:fill="auto"/>
            <w:noWrap/>
            <w:vAlign w:val="bottom"/>
            <w:hideMark/>
          </w:tcPr>
          <w:p w14:paraId="54DFCFAE" w14:textId="5BB2F9A0"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fldData xml:space="preserve">PEVuZE5vdGU+PENpdGU+PEF1dGhvcj5ZYW88L0F1dGhvcj48WWVhcj4yMDA5PC9ZZWFyPjxJRFRl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</w:fldData>
              </w:fldChar>
            </w:r>
            <w:r>
              <w:rPr>
                <w:rFonts w:ascii="Calibri" w:eastAsia="Times New Roman" w:hAnsi="Calibri" w:cs="Calibri"/>
                <w:color w:val="000000"/>
              </w:rPr>
              <w:instrText xml:space="preserve"> ADDIN EN.CITE </w:instrText>
            </w:r>
            <w:r>
              <w:rPr>
                <w:rFonts w:ascii="Calibri" w:eastAsia="Times New Roman" w:hAnsi="Calibri" w:cs="Calibri"/>
                <w:color w:val="000000"/>
              </w:rPr>
              <w:fldChar w:fldCharType="begin">
                <w:fldData xml:space="preserve">PEVuZE5vdGU+PENpdGU+PEF1dGhvcj5ZYW88L0F1dGhvcj48WWVhcj4yMDA5PC9ZZWFyPjxJRFRl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</w:fldData>
              </w:fldChar>
            </w:r>
            <w:r>
              <w:rPr>
                <w:rFonts w:ascii="Calibri" w:eastAsia="Times New Roman" w:hAnsi="Calibri" w:cs="Calibri"/>
                <w:color w:val="000000"/>
              </w:rPr>
              <w:instrText xml:space="preserve"> ADDIN EN.CITE.DATA </w:instrText>
            </w:r>
            <w:r>
              <w:rPr>
                <w:rFonts w:ascii="Calibri" w:eastAsia="Times New Roman" w:hAnsi="Calibri" w:cs="Calibri"/>
                <w:color w:val="000000"/>
              </w:rPr>
            </w:r>
            <w:r>
              <w:rPr>
                <w:rFonts w:ascii="Calibri" w:eastAsia="Times New Roman" w:hAnsi="Calibri" w:cs="Calibri"/>
                <w:color w:val="000000"/>
              </w:rPr>
              <w:fldChar w:fldCharType="end"/>
            </w:r>
            <w:r>
              <w:rPr>
                <w:rFonts w:ascii="Calibri" w:eastAsia="Times New Roman" w:hAnsi="Calibri" w:cs="Calibri"/>
                <w:color w:val="000000"/>
              </w:rPr>
              <w:fldChar w:fldCharType="separate"/>
            </w:r>
            <w:r>
              <w:rPr>
                <w:rFonts w:ascii="Calibri" w:eastAsia="Times New Roman" w:hAnsi="Calibri" w:cs="Calibri"/>
                <w:noProof/>
                <w:color w:val="000000"/>
              </w:rPr>
              <w:t>(Yao et al., 2009)</w:t>
            </w:r>
            <w:r>
              <w:rPr>
                <w:rFonts w:ascii="Calibri" w:eastAsia="Times New Roman" w:hAnsi="Calibri" w:cs="Calibri"/>
                <w:color w:val="000000"/>
              </w:rPr>
              <w:fldChar w:fldCharType="end"/>
            </w:r>
          </w:p>
        </w:tc>
        <w:tc>
          <w:tcPr>
            <w:tcW w:w="5954" w:type="dxa"/>
            <w:tcBorders>
              <w:top w:val="nil"/>
              <w:left w:val="nil"/>
              <w:bottom w:val="nil"/>
              <w:right w:val="nil"/>
            </w:tcBorders>
            <w:shd w:val="clear" w:color="auto" w:fill="auto"/>
            <w:noWrap/>
            <w:vAlign w:val="bottom"/>
            <w:hideMark/>
          </w:tcPr>
          <w:p w14:paraId="292F267F"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Comparison of manual and automated chambers for field measurements of N2O, CH4, CO2 fluxes from cultivated land</w:t>
            </w:r>
          </w:p>
        </w:tc>
      </w:tr>
      <w:tr w:rsidR="009C07E3" w:rsidRPr="009C07E3" w14:paraId="573146CC" w14:textId="77777777" w:rsidTr="00657508">
        <w:trPr>
          <w:trHeight w:val="287"/>
        </w:trPr>
        <w:tc>
          <w:tcPr>
            <w:tcW w:w="2977" w:type="dxa"/>
            <w:tcBorders>
              <w:top w:val="nil"/>
              <w:left w:val="nil"/>
              <w:right w:val="nil"/>
            </w:tcBorders>
            <w:shd w:val="clear" w:color="auto" w:fill="auto"/>
            <w:noWrap/>
            <w:vAlign w:val="bottom"/>
            <w:hideMark/>
          </w:tcPr>
          <w:p w14:paraId="177CF54B" w14:textId="6CB4D95D"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Yeboah&lt;/Author&gt;&lt;Year&gt;2018&lt;/Year&gt;&lt;IDText&gt;Short-term effects of biochar amendment on greenhouse gas emissions from rainfed agricultural soils of the semi-arid loess plateau region&lt;/IDText&gt;&lt;DisplayText&gt;(Yeboah et al., 2018)&lt;/DisplayText&gt;&lt;record&gt;&lt;dates&gt;&lt;pub-dates&gt;&lt;date&gt;May&lt;/date&gt;&lt;/pub-dates&gt;&lt;year&gt;2018&lt;/year&gt;&lt;/dates&gt;&lt;urls&gt;&lt;related-urls&gt;&lt;url&gt;https://res.mdpi.com/d_attachment/agronomy/agronomy-08-00074/article_deploy/agronomy-08-00074.pdf&lt;/url&gt;&lt;/related-urls&gt;&lt;/urls&gt;&lt;isbn&gt;2073-4395&lt;/isbn&gt;&lt;titles&gt;&lt;title&gt;Short-term effects of biochar amendment on greenhouse gas emissions from rainfed agricultural soils of the semi-arid loess plateau region&lt;/title&gt;&lt;secondary-title&gt;Agronomy-Basel&lt;/secondary-title&gt;&lt;/titles&gt;&lt;number&gt;5&lt;/number&gt;&lt;contributors&gt;&lt;authors&gt;&lt;author&gt;Yeboah, S.&lt;/author&gt;&lt;author&gt;Lamptey, S.&lt;/author&gt;&lt;author&gt;Cai, L. Q.&lt;/author&gt;&lt;author&gt;Song, M.&lt;/author&gt;&lt;/authors&gt;&lt;/contributors&gt;&lt;added-date format="utc"&gt;1567001212&lt;/added-date&gt;&lt;ref-type name="Journal Article"&gt;17&lt;/ref-type&gt;&lt;rec-number&gt;29&lt;/rec-number&gt;&lt;last-updated-date format="utc"&gt;1583925731&lt;/last-updated-date&gt;&lt;accession-num&gt;WOS:000435188700017&lt;/accession-num&gt;&lt;electronic-resource-num&gt;10.3390/agronomy8050074&lt;/electronic-resource-num&gt;&lt;volume&gt;8&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Yeboah et al., 2018)</w:t>
            </w:r>
            <w:r>
              <w:rPr>
                <w:rFonts w:ascii="Calibri" w:eastAsia="Times New Roman" w:hAnsi="Calibri" w:cs="Calibri"/>
                <w:color w:val="000000"/>
              </w:rPr>
              <w:fldChar w:fldCharType="end"/>
            </w:r>
            <w:r w:rsidR="009C07E3" w:rsidRPr="009C07E3">
              <w:rPr>
                <w:rFonts w:ascii="Calibri" w:eastAsia="Times New Roman" w:hAnsi="Calibri" w:cs="Calibri"/>
                <w:color w:val="000000"/>
              </w:rPr>
              <w:t xml:space="preserve"> </w:t>
            </w:r>
          </w:p>
        </w:tc>
        <w:tc>
          <w:tcPr>
            <w:tcW w:w="5954" w:type="dxa"/>
            <w:tcBorders>
              <w:top w:val="nil"/>
              <w:left w:val="nil"/>
              <w:right w:val="nil"/>
            </w:tcBorders>
            <w:shd w:val="clear" w:color="auto" w:fill="auto"/>
            <w:noWrap/>
            <w:vAlign w:val="bottom"/>
            <w:hideMark/>
          </w:tcPr>
          <w:p w14:paraId="2FDB0E0C"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Short-term effects of biochar amendment on greenhouse gas emissions from rainfed agricultural soils of the semi-arid loess plateau region</w:t>
            </w:r>
          </w:p>
        </w:tc>
      </w:tr>
      <w:tr w:rsidR="009C07E3" w:rsidRPr="009C07E3" w14:paraId="38CCAA35" w14:textId="77777777" w:rsidTr="00657508">
        <w:trPr>
          <w:trHeight w:val="287"/>
        </w:trPr>
        <w:tc>
          <w:tcPr>
            <w:tcW w:w="2977" w:type="dxa"/>
            <w:tcBorders>
              <w:top w:val="nil"/>
              <w:left w:val="nil"/>
              <w:bottom w:val="single" w:sz="4" w:space="0" w:color="auto"/>
              <w:right w:val="nil"/>
            </w:tcBorders>
            <w:shd w:val="clear" w:color="auto" w:fill="auto"/>
            <w:noWrap/>
            <w:vAlign w:val="bottom"/>
            <w:hideMark/>
          </w:tcPr>
          <w:p w14:paraId="1875E8DD" w14:textId="450C533B" w:rsidR="009C07E3" w:rsidRPr="009C07E3" w:rsidRDefault="00657508" w:rsidP="007249B8">
            <w:pPr>
              <w:spacing w:after="0" w:line="240" w:lineRule="auto"/>
              <w:rPr>
                <w:rFonts w:ascii="Calibri" w:eastAsia="Times New Roman" w:hAnsi="Calibri" w:cs="Calibri"/>
                <w:color w:val="000000"/>
              </w:rPr>
            </w:pPr>
            <w:r>
              <w:rPr>
                <w:rFonts w:ascii="Calibri" w:eastAsia="Times New Roman" w:hAnsi="Calibri" w:cs="Calibri"/>
                <w:color w:val="000000"/>
              </w:rPr>
              <w:fldChar w:fldCharType="begin"/>
            </w:r>
            <w:r>
              <w:rPr>
                <w:rFonts w:ascii="Calibri" w:eastAsia="Times New Roman" w:hAnsi="Calibri" w:cs="Calibri"/>
                <w:color w:val="000000"/>
              </w:rPr>
              <w:instrText xml:space="preserve"> ADDIN EN.CITE &lt;EndNote&gt;&lt;Cite&gt;&lt;Author&gt;Zona&lt;/Author&gt;&lt;Year&gt;2013&lt;/Year&gt;&lt;IDText&gt;N2O fluxes of a bio-energy poplar plantation during a two years rotation period&lt;/IDText&gt;&lt;DisplayText&gt;(Zona et al., 2013)&lt;/DisplayText&gt;&lt;record&gt;&lt;dates&gt;&lt;pub-dates&gt;&lt;date&gt;Sep&lt;/date&gt;&lt;/pub-dates&gt;&lt;year&gt;2013&lt;/year&gt;&lt;/dates&gt;&lt;urls&gt;&lt;related-urls&gt;&lt;url&gt;https://onlinelibrary.wiley.com/doi/full/10.1111/gcbb.12019&lt;/url&gt;&lt;/related-urls&gt;&lt;/urls&gt;&lt;isbn&gt;1757-1693&lt;/isbn&gt;&lt;titles&gt;&lt;title&gt;N2O fluxes of a bio-energy poplar plantation during a two years rotation period&lt;/title&gt;&lt;secondary-title&gt;Global Change Biology Bioenergy&lt;/secondary-title&gt;&lt;/titles&gt;&lt;pages&gt;536-547&lt;/pages&gt;&lt;number&gt;5&lt;/number&gt;&lt;contributors&gt;&lt;authors&gt;&lt;author&gt;Zona, D.&lt;/author&gt;&lt;author&gt;Janssens, I. A.&lt;/author&gt;&lt;author&gt;Gioli, B.&lt;/author&gt;&lt;author&gt;Jungkunst, H. F.&lt;/author&gt;&lt;author&gt;Serrano, M. C.&lt;/author&gt;&lt;author&gt;Ceulemans, R.&lt;/author&gt;&lt;/authors&gt;&lt;/contributors&gt;&lt;added-date format="utc"&gt;1567001216&lt;/added-date&gt;&lt;ref-type name="Journal Article"&gt;17&lt;/ref-type&gt;&lt;rec-number&gt;134&lt;/rec-number&gt;&lt;last-updated-date format="utc"&gt;1583925736&lt;/last-updated-date&gt;&lt;accession-num&gt;WOS:000323200200006&lt;/accession-num&gt;&lt;electronic-resource-num&gt;10.1111/gcbb.12019&lt;/electronic-resource-num&gt;&lt;volume&gt;5&lt;/volume&gt;&lt;/record&gt;&lt;/Cite&gt;&lt;/EndNote&gt;</w:instrText>
            </w:r>
            <w:r>
              <w:rPr>
                <w:rFonts w:ascii="Calibri" w:eastAsia="Times New Roman" w:hAnsi="Calibri" w:cs="Calibri"/>
                <w:color w:val="000000"/>
              </w:rPr>
              <w:fldChar w:fldCharType="separate"/>
            </w:r>
            <w:r>
              <w:rPr>
                <w:rFonts w:ascii="Calibri" w:eastAsia="Times New Roman" w:hAnsi="Calibri" w:cs="Calibri"/>
                <w:noProof/>
                <w:color w:val="000000"/>
              </w:rPr>
              <w:t>(Zona et al., 2013)</w:t>
            </w:r>
            <w:r>
              <w:rPr>
                <w:rFonts w:ascii="Calibri" w:eastAsia="Times New Roman" w:hAnsi="Calibri" w:cs="Calibri"/>
                <w:color w:val="000000"/>
              </w:rPr>
              <w:fldChar w:fldCharType="end"/>
            </w:r>
          </w:p>
        </w:tc>
        <w:tc>
          <w:tcPr>
            <w:tcW w:w="5954" w:type="dxa"/>
            <w:tcBorders>
              <w:top w:val="nil"/>
              <w:left w:val="nil"/>
              <w:bottom w:val="single" w:sz="4" w:space="0" w:color="auto"/>
              <w:right w:val="nil"/>
            </w:tcBorders>
            <w:shd w:val="clear" w:color="auto" w:fill="auto"/>
            <w:noWrap/>
            <w:vAlign w:val="bottom"/>
            <w:hideMark/>
          </w:tcPr>
          <w:p w14:paraId="7E732E36" w14:textId="77777777" w:rsidR="009C07E3" w:rsidRPr="009C07E3" w:rsidRDefault="009C07E3" w:rsidP="007249B8">
            <w:pPr>
              <w:spacing w:after="0" w:line="240" w:lineRule="auto"/>
              <w:rPr>
                <w:rFonts w:ascii="Calibri" w:eastAsia="Times New Roman" w:hAnsi="Calibri" w:cs="Calibri"/>
                <w:color w:val="000000"/>
              </w:rPr>
            </w:pPr>
            <w:r w:rsidRPr="009C07E3">
              <w:rPr>
                <w:rFonts w:ascii="Calibri" w:eastAsia="Times New Roman" w:hAnsi="Calibri" w:cs="Calibri"/>
                <w:color w:val="000000"/>
              </w:rPr>
              <w:t>N2O fluxes of a bio-energy poplar plantation during a two years rotation period</w:t>
            </w:r>
          </w:p>
        </w:tc>
      </w:tr>
    </w:tbl>
    <w:p w14:paraId="4C073E24" w14:textId="77777777" w:rsidR="00382D2B" w:rsidRDefault="00382D2B" w:rsidP="00382D2B">
      <w:pPr>
        <w:spacing w:line="360" w:lineRule="auto"/>
      </w:pPr>
    </w:p>
    <w:p w14:paraId="74F86054" w14:textId="0D5FA52E" w:rsidR="00382D2B" w:rsidRDefault="00382D2B" w:rsidP="00382D2B">
      <w:pPr>
        <w:pStyle w:val="Heading2"/>
      </w:pPr>
      <w:r>
        <w:t>Reference</w:t>
      </w:r>
    </w:p>
    <w:p w14:paraId="4E691ABC" w14:textId="29A08DC9" w:rsidR="00657508" w:rsidRPr="00657508" w:rsidRDefault="00382D2B" w:rsidP="00657508">
      <w:pPr>
        <w:pStyle w:val="EndNoteBibliography"/>
        <w:spacing w:after="0"/>
        <w:ind w:left="720" w:hanging="720"/>
      </w:pPr>
      <w:r>
        <w:fldChar w:fldCharType="begin"/>
      </w:r>
      <w:r>
        <w:instrText xml:space="preserve"> ADDIN EN.REFLIST </w:instrText>
      </w:r>
      <w:r>
        <w:fldChar w:fldCharType="separate"/>
      </w:r>
      <w:r w:rsidR="00657508" w:rsidRPr="00657508">
        <w:t xml:space="preserve">Akiyama, H., &amp; Tsuruta, H. (2002). Effect of chemical fertilizer form on N2O, NO and NO2 fluxes from Andisol field. </w:t>
      </w:r>
      <w:r w:rsidR="00657508" w:rsidRPr="00657508">
        <w:rPr>
          <w:i/>
        </w:rPr>
        <w:t>Nutrient Cycling in Agroecosystems</w:t>
      </w:r>
      <w:r w:rsidR="00657508" w:rsidRPr="00657508">
        <w:t>,</w:t>
      </w:r>
      <w:r w:rsidR="00657508" w:rsidRPr="00657508">
        <w:rPr>
          <w:i/>
        </w:rPr>
        <w:t xml:space="preserve"> 63</w:t>
      </w:r>
      <w:r w:rsidR="00657508" w:rsidRPr="00657508">
        <w:t xml:space="preserve">(2-3), 219-230. </w:t>
      </w:r>
      <w:hyperlink r:id="rId5" w:history="1">
        <w:r w:rsidR="00657508" w:rsidRPr="00657508">
          <w:rPr>
            <w:rStyle w:val="Hyperlink"/>
          </w:rPr>
          <w:t>https://doi.org/10.1023/A:1021102925159</w:t>
        </w:r>
      </w:hyperlink>
      <w:r w:rsidR="00657508" w:rsidRPr="00657508">
        <w:t xml:space="preserve"> </w:t>
      </w:r>
    </w:p>
    <w:p w14:paraId="0738626F" w14:textId="4EDC56E4" w:rsidR="00657508" w:rsidRPr="00657508" w:rsidRDefault="00657508" w:rsidP="00657508">
      <w:pPr>
        <w:pStyle w:val="EndNoteBibliography"/>
        <w:spacing w:after="0"/>
        <w:ind w:left="720" w:hanging="720"/>
      </w:pPr>
      <w:r w:rsidRPr="00657508">
        <w:t xml:space="preserve">Akiyama, H., &amp; Tsuruta, H. (2003a). Effect of organic matter application on N2O, NO, and NO2 fluxes from an Andisol field. </w:t>
      </w:r>
      <w:r w:rsidRPr="00657508">
        <w:rPr>
          <w:i/>
        </w:rPr>
        <w:t>Global Biogeochemical Cycles</w:t>
      </w:r>
      <w:r w:rsidRPr="00657508">
        <w:t>,</w:t>
      </w:r>
      <w:r w:rsidRPr="00657508">
        <w:rPr>
          <w:i/>
        </w:rPr>
        <w:t xml:space="preserve"> 17</w:t>
      </w:r>
      <w:r w:rsidRPr="00657508">
        <w:t xml:space="preserve">(4). </w:t>
      </w:r>
      <w:hyperlink r:id="rId6" w:history="1">
        <w:r w:rsidRPr="00657508">
          <w:rPr>
            <w:rStyle w:val="Hyperlink"/>
          </w:rPr>
          <w:t>https://doi.org/10.1029/2002GB002016</w:t>
        </w:r>
      </w:hyperlink>
      <w:r w:rsidRPr="00657508">
        <w:t xml:space="preserve"> </w:t>
      </w:r>
    </w:p>
    <w:p w14:paraId="47DE302C" w14:textId="4376187A" w:rsidR="00657508" w:rsidRPr="00657508" w:rsidRDefault="00657508" w:rsidP="00657508">
      <w:pPr>
        <w:pStyle w:val="EndNoteBibliography"/>
        <w:spacing w:after="0"/>
        <w:ind w:left="720" w:hanging="720"/>
      </w:pPr>
      <w:r w:rsidRPr="00657508">
        <w:t xml:space="preserve">Akiyama, H., &amp; Tsuruta, H. (2003b). Nitrous oxide, nitric oxide, and nitrogen dioxide fluxes from soils after manure and urea application. </w:t>
      </w:r>
      <w:r w:rsidRPr="00657508">
        <w:rPr>
          <w:i/>
        </w:rPr>
        <w:t>Journal of Environmental Quality</w:t>
      </w:r>
      <w:r w:rsidRPr="00657508">
        <w:t>,</w:t>
      </w:r>
      <w:r w:rsidRPr="00657508">
        <w:rPr>
          <w:i/>
        </w:rPr>
        <w:t xml:space="preserve"> 32</w:t>
      </w:r>
      <w:r w:rsidRPr="00657508">
        <w:t xml:space="preserve">(2), 423-431. </w:t>
      </w:r>
      <w:hyperlink r:id="rId7" w:history="1">
        <w:r w:rsidRPr="00657508">
          <w:rPr>
            <w:rStyle w:val="Hyperlink"/>
          </w:rPr>
          <w:t>https://doi.org/10.2134/jeq2003.4230</w:t>
        </w:r>
      </w:hyperlink>
      <w:r w:rsidRPr="00657508">
        <w:t xml:space="preserve"> </w:t>
      </w:r>
    </w:p>
    <w:p w14:paraId="67D35937" w14:textId="1088A598" w:rsidR="00657508" w:rsidRPr="00657508" w:rsidRDefault="00657508" w:rsidP="00657508">
      <w:pPr>
        <w:pStyle w:val="EndNoteBibliography"/>
        <w:spacing w:after="0"/>
        <w:ind w:left="720" w:hanging="720"/>
      </w:pPr>
      <w:r w:rsidRPr="00657508">
        <w:t xml:space="preserve">Akiyama, H., Tsuruta, H., &amp; Watanabe, T. (2000). N2O and NO emissions from soils after the application of different chemical fertilizers. </w:t>
      </w:r>
      <w:r w:rsidRPr="00657508">
        <w:rPr>
          <w:i/>
        </w:rPr>
        <w:t>Chemosphere - Global Change Science</w:t>
      </w:r>
      <w:r w:rsidRPr="00657508">
        <w:t>,</w:t>
      </w:r>
      <w:r w:rsidRPr="00657508">
        <w:rPr>
          <w:i/>
        </w:rPr>
        <w:t xml:space="preserve"> 2</w:t>
      </w:r>
      <w:r w:rsidRPr="00657508">
        <w:t xml:space="preserve">(3), 313-320. </w:t>
      </w:r>
      <w:hyperlink r:id="rId8" w:history="1">
        <w:r w:rsidRPr="00657508">
          <w:rPr>
            <w:rStyle w:val="Hyperlink"/>
          </w:rPr>
          <w:t>https://doi.org/https://doi.org/10.1016/S1465-9972(00)00010-6</w:t>
        </w:r>
      </w:hyperlink>
      <w:r w:rsidRPr="00657508">
        <w:t xml:space="preserve"> </w:t>
      </w:r>
    </w:p>
    <w:p w14:paraId="14D37C14" w14:textId="06B3B3DA" w:rsidR="00657508" w:rsidRPr="00657508" w:rsidRDefault="00657508" w:rsidP="00657508">
      <w:pPr>
        <w:pStyle w:val="EndNoteBibliography"/>
        <w:spacing w:after="0"/>
        <w:ind w:left="720" w:hanging="720"/>
      </w:pPr>
      <w:r w:rsidRPr="00657508">
        <w:t xml:space="preserve">Alves, B. J. R., Smith, K. A., Flores, R. A., Cardoso, A. S., Oliveira, W. R. D., Jantalia, C. P., . . . Boddey, R. M. (2012). Selection of the most suitable sampling time for static chambers for the estimation of daily mean N2O flux from soils. </w:t>
      </w:r>
      <w:r w:rsidRPr="00657508">
        <w:rPr>
          <w:i/>
        </w:rPr>
        <w:t>Soil Biology &amp; Biochemistry</w:t>
      </w:r>
      <w:r w:rsidRPr="00657508">
        <w:t>,</w:t>
      </w:r>
      <w:r w:rsidRPr="00657508">
        <w:rPr>
          <w:i/>
        </w:rPr>
        <w:t xml:space="preserve"> 46</w:t>
      </w:r>
      <w:r w:rsidRPr="00657508">
        <w:t xml:space="preserve">, 129-135. </w:t>
      </w:r>
      <w:hyperlink r:id="rId9" w:history="1">
        <w:r w:rsidRPr="00657508">
          <w:rPr>
            <w:rStyle w:val="Hyperlink"/>
          </w:rPr>
          <w:t>https://doi.org/10.1016/j.soilbio.2011.11.022</w:t>
        </w:r>
      </w:hyperlink>
      <w:r w:rsidRPr="00657508">
        <w:t xml:space="preserve"> </w:t>
      </w:r>
    </w:p>
    <w:p w14:paraId="70F7F693" w14:textId="482B3F49" w:rsidR="00657508" w:rsidRPr="00657508" w:rsidRDefault="00657508" w:rsidP="00657508">
      <w:pPr>
        <w:pStyle w:val="EndNoteBibliography"/>
        <w:spacing w:after="0"/>
        <w:ind w:left="720" w:hanging="720"/>
      </w:pPr>
      <w:r w:rsidRPr="00657508">
        <w:t xml:space="preserve">Ball, B. C., Scott, A., &amp; Parker, J. P. (1999). Field N2O, CO2 and CH4 fluxes in relation to tillage, compaction and soil quality in Scotland. </w:t>
      </w:r>
      <w:r w:rsidRPr="00657508">
        <w:rPr>
          <w:i/>
        </w:rPr>
        <w:t>Soil and Tillage Research</w:t>
      </w:r>
      <w:r w:rsidRPr="00657508">
        <w:t>,</w:t>
      </w:r>
      <w:r w:rsidRPr="00657508">
        <w:rPr>
          <w:i/>
        </w:rPr>
        <w:t xml:space="preserve"> 53</w:t>
      </w:r>
      <w:r w:rsidRPr="00657508">
        <w:t xml:space="preserve">(1), 29-39. </w:t>
      </w:r>
      <w:hyperlink r:id="rId10" w:history="1">
        <w:r w:rsidRPr="00657508">
          <w:rPr>
            <w:rStyle w:val="Hyperlink"/>
          </w:rPr>
          <w:t>https://doi.org/https://doi.org/10.1016/S0167-1987(99)00074-4</w:t>
        </w:r>
      </w:hyperlink>
      <w:r w:rsidRPr="00657508">
        <w:t xml:space="preserve"> </w:t>
      </w:r>
    </w:p>
    <w:p w14:paraId="5BC8D80C" w14:textId="2FF7F60B" w:rsidR="00657508" w:rsidRPr="00657508" w:rsidRDefault="00657508" w:rsidP="00657508">
      <w:pPr>
        <w:pStyle w:val="EndNoteBibliography"/>
        <w:spacing w:after="0"/>
        <w:ind w:left="720" w:hanging="720"/>
      </w:pPr>
      <w:r w:rsidRPr="00657508">
        <w:t xml:space="preserve">Brumme, R., &amp; Beese, F. (1992). Effects of liming and nitrogen-fertilization on emissions of CO2 and N2O from a temporate forest. </w:t>
      </w:r>
      <w:r w:rsidRPr="00657508">
        <w:rPr>
          <w:i/>
        </w:rPr>
        <w:t>Journal of Geophysical Research-Atmospheres</w:t>
      </w:r>
      <w:r w:rsidRPr="00657508">
        <w:t>,</w:t>
      </w:r>
      <w:r w:rsidRPr="00657508">
        <w:rPr>
          <w:i/>
        </w:rPr>
        <w:t xml:space="preserve"> 97</w:t>
      </w:r>
      <w:r w:rsidRPr="00657508">
        <w:t xml:space="preserve">(D12), 12851-12858. </w:t>
      </w:r>
      <w:hyperlink r:id="rId11" w:history="1">
        <w:r w:rsidRPr="00657508">
          <w:rPr>
            <w:rStyle w:val="Hyperlink"/>
          </w:rPr>
          <w:t>https://doi.org/10.1029/92JD01217</w:t>
        </w:r>
      </w:hyperlink>
      <w:r w:rsidRPr="00657508">
        <w:t xml:space="preserve"> </w:t>
      </w:r>
    </w:p>
    <w:p w14:paraId="0D6CC247" w14:textId="3B20AA3F" w:rsidR="00657508" w:rsidRPr="00657508" w:rsidRDefault="00657508" w:rsidP="00657508">
      <w:pPr>
        <w:pStyle w:val="EndNoteBibliography"/>
        <w:spacing w:after="0"/>
        <w:ind w:left="720" w:hanging="720"/>
      </w:pPr>
      <w:r w:rsidRPr="00657508">
        <w:t xml:space="preserve">Brummer, C., Lyshede, B., Lempio, D., Delorme, J. P., Ruffer, J. J., Fuss, R., . . . Kutsch, W. L. (2017). Gas chromatography vs. quantum cascade laser-based N2O flux measurements using a novel chamber design. </w:t>
      </w:r>
      <w:r w:rsidRPr="00657508">
        <w:rPr>
          <w:i/>
        </w:rPr>
        <w:t>Biogeosciences</w:t>
      </w:r>
      <w:r w:rsidRPr="00657508">
        <w:t>,</w:t>
      </w:r>
      <w:r w:rsidRPr="00657508">
        <w:rPr>
          <w:i/>
        </w:rPr>
        <w:t xml:space="preserve"> 14</w:t>
      </w:r>
      <w:r w:rsidRPr="00657508">
        <w:t xml:space="preserve">(6), 1365-1381. </w:t>
      </w:r>
      <w:hyperlink r:id="rId12" w:history="1">
        <w:r w:rsidRPr="00657508">
          <w:rPr>
            <w:rStyle w:val="Hyperlink"/>
          </w:rPr>
          <w:t>https://doi.org/10.5194/bg-14-1365-2017</w:t>
        </w:r>
      </w:hyperlink>
      <w:r w:rsidRPr="00657508">
        <w:t xml:space="preserve"> </w:t>
      </w:r>
    </w:p>
    <w:p w14:paraId="25F991B9" w14:textId="2DBE12ED" w:rsidR="00657508" w:rsidRPr="00657508" w:rsidRDefault="00657508" w:rsidP="00657508">
      <w:pPr>
        <w:pStyle w:val="EndNoteBibliography"/>
        <w:spacing w:after="0"/>
        <w:ind w:left="720" w:hanging="720"/>
      </w:pPr>
      <w:r w:rsidRPr="00657508">
        <w:t xml:space="preserve">Christensen, S. (1983). Nitrous oxide emission from a soil under permanent grass: Seasonal and diurnal fluctuations as influenced by manuring and fertilization. </w:t>
      </w:r>
      <w:r w:rsidRPr="00657508">
        <w:rPr>
          <w:i/>
        </w:rPr>
        <w:t>Soil Biology and Biochemistry</w:t>
      </w:r>
      <w:r w:rsidRPr="00657508">
        <w:t>,</w:t>
      </w:r>
      <w:r w:rsidRPr="00657508">
        <w:rPr>
          <w:i/>
        </w:rPr>
        <w:t xml:space="preserve"> 15</w:t>
      </w:r>
      <w:r w:rsidRPr="00657508">
        <w:t xml:space="preserve">(5), 531-536. </w:t>
      </w:r>
      <w:hyperlink r:id="rId13" w:history="1">
        <w:r w:rsidRPr="00657508">
          <w:rPr>
            <w:rStyle w:val="Hyperlink"/>
          </w:rPr>
          <w:t>https://doi.org/https://doi.org/10.1016/0038-0717(83)90046-9</w:t>
        </w:r>
      </w:hyperlink>
      <w:r w:rsidRPr="00657508">
        <w:t xml:space="preserve"> </w:t>
      </w:r>
    </w:p>
    <w:p w14:paraId="70B97E4D" w14:textId="319D0699" w:rsidR="00657508" w:rsidRPr="00657508" w:rsidRDefault="00657508" w:rsidP="00657508">
      <w:pPr>
        <w:pStyle w:val="EndNoteBibliography"/>
        <w:spacing w:after="0"/>
        <w:ind w:left="720" w:hanging="720"/>
      </w:pPr>
      <w:r w:rsidRPr="00657508">
        <w:lastRenderedPageBreak/>
        <w:t xml:space="preserve">Das, B. T., Hamonts, K., Moltchanova, E., Clough, T. J., Condron, L. M., Wakelin, S. A., &amp; O'Callaghan, M. (2012). Influence of photosynthetically active radiation on diurnal N2O emissions under ruminant urine patches. </w:t>
      </w:r>
      <w:r w:rsidRPr="00657508">
        <w:rPr>
          <w:i/>
        </w:rPr>
        <w:t>New Zealand Journal of Agricultural Research</w:t>
      </w:r>
      <w:r w:rsidRPr="00657508">
        <w:t>,</w:t>
      </w:r>
      <w:r w:rsidRPr="00657508">
        <w:rPr>
          <w:i/>
        </w:rPr>
        <w:t xml:space="preserve"> 55</w:t>
      </w:r>
      <w:r w:rsidRPr="00657508">
        <w:t xml:space="preserve">(4), 319-331. </w:t>
      </w:r>
      <w:hyperlink r:id="rId14" w:history="1">
        <w:r w:rsidRPr="00657508">
          <w:rPr>
            <w:rStyle w:val="Hyperlink"/>
          </w:rPr>
          <w:t>https://doi.org/10.1080/00288233.2012.697068</w:t>
        </w:r>
      </w:hyperlink>
      <w:r w:rsidRPr="00657508">
        <w:t xml:space="preserve"> </w:t>
      </w:r>
    </w:p>
    <w:p w14:paraId="44B250FA" w14:textId="315D8136" w:rsidR="00657508" w:rsidRPr="00657508" w:rsidRDefault="00657508" w:rsidP="00657508">
      <w:pPr>
        <w:pStyle w:val="EndNoteBibliography"/>
        <w:spacing w:after="0"/>
        <w:ind w:left="720" w:hanging="720"/>
      </w:pPr>
      <w:r w:rsidRPr="00657508">
        <w:t xml:space="preserve">Denmead, O. T., Macdonald, B. C. T., Bryant, G., Naylor, T., Wilson, S., Griffith, D. W. T., . . . Moody, P. W. (2010). Emissions of methane and nitrous oxide from Australian sugarcane soils. </w:t>
      </w:r>
      <w:r w:rsidRPr="00657508">
        <w:rPr>
          <w:i/>
        </w:rPr>
        <w:t>Agricultural and Forest Meteorology</w:t>
      </w:r>
      <w:r w:rsidRPr="00657508">
        <w:t>,</w:t>
      </w:r>
      <w:r w:rsidRPr="00657508">
        <w:rPr>
          <w:i/>
        </w:rPr>
        <w:t xml:space="preserve"> 150</w:t>
      </w:r>
      <w:r w:rsidRPr="00657508">
        <w:t xml:space="preserve">(6), 748-756. </w:t>
      </w:r>
      <w:hyperlink r:id="rId15" w:history="1">
        <w:r w:rsidRPr="00657508">
          <w:rPr>
            <w:rStyle w:val="Hyperlink"/>
          </w:rPr>
          <w:t>https://doi.org/10.1016/j.agrformet.2009.06.018</w:t>
        </w:r>
      </w:hyperlink>
      <w:r w:rsidRPr="00657508">
        <w:t xml:space="preserve"> </w:t>
      </w:r>
    </w:p>
    <w:p w14:paraId="0C8D8111" w14:textId="60274956" w:rsidR="00657508" w:rsidRPr="00657508" w:rsidRDefault="00657508" w:rsidP="00657508">
      <w:pPr>
        <w:pStyle w:val="EndNoteBibliography"/>
        <w:spacing w:after="0"/>
        <w:ind w:left="720" w:hanging="720"/>
      </w:pPr>
      <w:r w:rsidRPr="00657508">
        <w:t xml:space="preserve">Du, R., Lu, D. R., &amp; Wang, G. C. (2006). Diurnal, seasonal, and inter-annual variations of N2O fluxes from native semi-arid grassland soils of inner Mongolia. </w:t>
      </w:r>
      <w:r w:rsidRPr="00657508">
        <w:rPr>
          <w:i/>
        </w:rPr>
        <w:t>Soil Biology &amp; Biochemistry</w:t>
      </w:r>
      <w:r w:rsidRPr="00657508">
        <w:t>,</w:t>
      </w:r>
      <w:r w:rsidRPr="00657508">
        <w:rPr>
          <w:i/>
        </w:rPr>
        <w:t xml:space="preserve"> 38</w:t>
      </w:r>
      <w:r w:rsidRPr="00657508">
        <w:t xml:space="preserve">(12), 3474-3482. </w:t>
      </w:r>
      <w:hyperlink r:id="rId16" w:history="1">
        <w:r w:rsidRPr="00657508">
          <w:rPr>
            <w:rStyle w:val="Hyperlink"/>
          </w:rPr>
          <w:t>https://doi.org/10.1016/j.soilbio.2006.06.012</w:t>
        </w:r>
      </w:hyperlink>
      <w:r w:rsidRPr="00657508">
        <w:t xml:space="preserve"> </w:t>
      </w:r>
    </w:p>
    <w:p w14:paraId="3A1B7672" w14:textId="41D2E009" w:rsidR="00657508" w:rsidRPr="00657508" w:rsidRDefault="00657508" w:rsidP="00657508">
      <w:pPr>
        <w:pStyle w:val="EndNoteBibliography"/>
        <w:spacing w:after="0"/>
        <w:ind w:left="720" w:hanging="720"/>
      </w:pPr>
      <w:r w:rsidRPr="00657508">
        <w:t xml:space="preserve">Flessa, H., Potthoff, M., &amp; Loftfield, N. (2002). Greenhouse estimates of CO2 and N2O emissions following surface application of grass mulch: importance of indigenous microflora of mulch. </w:t>
      </w:r>
      <w:r w:rsidRPr="00657508">
        <w:rPr>
          <w:i/>
        </w:rPr>
        <w:t>Soil Biology &amp; Biochemistry</w:t>
      </w:r>
      <w:r w:rsidRPr="00657508">
        <w:t>,</w:t>
      </w:r>
      <w:r w:rsidRPr="00657508">
        <w:rPr>
          <w:i/>
        </w:rPr>
        <w:t xml:space="preserve"> 34</w:t>
      </w:r>
      <w:r w:rsidRPr="00657508">
        <w:t xml:space="preserve">(6), 875-879. </w:t>
      </w:r>
      <w:hyperlink r:id="rId17" w:history="1">
        <w:r w:rsidRPr="00657508">
          <w:rPr>
            <w:rStyle w:val="Hyperlink"/>
          </w:rPr>
          <w:t>https://doi.org/10.1016/S0038-0717(02)00028-7</w:t>
        </w:r>
      </w:hyperlink>
      <w:r w:rsidRPr="00657508">
        <w:t xml:space="preserve"> </w:t>
      </w:r>
    </w:p>
    <w:p w14:paraId="3639FA1E" w14:textId="32602499" w:rsidR="00657508" w:rsidRPr="00657508" w:rsidRDefault="00657508" w:rsidP="00657508">
      <w:pPr>
        <w:pStyle w:val="EndNoteBibliography"/>
        <w:spacing w:after="0"/>
        <w:ind w:left="720" w:hanging="720"/>
      </w:pPr>
      <w:r w:rsidRPr="00657508">
        <w:t xml:space="preserve">Hosono, T., Hosoi, N., Akiyama, H., &amp; Tsuruta, H. (2006). Measurements of N2O and NO emissions during tomato cultivation using a flow-through chamber system in a glasshouse. </w:t>
      </w:r>
      <w:r w:rsidRPr="00657508">
        <w:rPr>
          <w:i/>
        </w:rPr>
        <w:t>Nutrient Cycling in Agroecosystems</w:t>
      </w:r>
      <w:r w:rsidRPr="00657508">
        <w:t>,</w:t>
      </w:r>
      <w:r w:rsidRPr="00657508">
        <w:rPr>
          <w:i/>
        </w:rPr>
        <w:t xml:space="preserve"> 75</w:t>
      </w:r>
      <w:r w:rsidRPr="00657508">
        <w:t xml:space="preserve">(1-3), 115-134. </w:t>
      </w:r>
      <w:hyperlink r:id="rId18" w:history="1">
        <w:r w:rsidRPr="00657508">
          <w:rPr>
            <w:rStyle w:val="Hyperlink"/>
          </w:rPr>
          <w:t>https://doi.org/10.1007/s10705-006-9016-z</w:t>
        </w:r>
      </w:hyperlink>
      <w:r w:rsidRPr="00657508">
        <w:t xml:space="preserve"> </w:t>
      </w:r>
    </w:p>
    <w:p w14:paraId="66734851" w14:textId="0D4A2986" w:rsidR="00657508" w:rsidRPr="00657508" w:rsidRDefault="00657508" w:rsidP="00657508">
      <w:pPr>
        <w:pStyle w:val="EndNoteBibliography"/>
        <w:spacing w:after="0"/>
        <w:ind w:left="720" w:hanging="720"/>
      </w:pPr>
      <w:r w:rsidRPr="00657508">
        <w:t xml:space="preserve">Huang, H., Wang, J., Hui, D., Miller, D. R., Bhattarai, S., Dennis, S., . . . Reddy, K. C. (2014). Nitrous oxide emissions from a commercial cornfield (Zea mays) measured using the eddy covariance technique. </w:t>
      </w:r>
      <w:r w:rsidRPr="00657508">
        <w:rPr>
          <w:i/>
        </w:rPr>
        <w:t>Atmospheric Chemistry and Physics</w:t>
      </w:r>
      <w:r w:rsidRPr="00657508">
        <w:t>,</w:t>
      </w:r>
      <w:r w:rsidRPr="00657508">
        <w:rPr>
          <w:i/>
        </w:rPr>
        <w:t xml:space="preserve"> 14</w:t>
      </w:r>
      <w:r w:rsidRPr="00657508">
        <w:t xml:space="preserve">(23), 12839-12854. </w:t>
      </w:r>
      <w:hyperlink r:id="rId19" w:history="1">
        <w:r w:rsidRPr="00657508">
          <w:rPr>
            <w:rStyle w:val="Hyperlink"/>
          </w:rPr>
          <w:t>https://doi.org/10.5194/acp-14-12839-2014</w:t>
        </w:r>
      </w:hyperlink>
      <w:r w:rsidRPr="00657508">
        <w:t xml:space="preserve"> </w:t>
      </w:r>
    </w:p>
    <w:p w14:paraId="7C2F1A9C" w14:textId="639FC83A" w:rsidR="00657508" w:rsidRPr="00657508" w:rsidRDefault="00657508" w:rsidP="00657508">
      <w:pPr>
        <w:pStyle w:val="EndNoteBibliography"/>
        <w:spacing w:after="0"/>
        <w:ind w:left="720" w:hanging="720"/>
      </w:pPr>
      <w:r w:rsidRPr="00657508">
        <w:t xml:space="preserve">Keane, B., Ineson, P., Vallack, H. W., Blei, E., Bentley, M., Howarth, S., . . . Toet, S. (2018). Greenhouse gas emissions from the energy crop oilseed rape (Brassica napus); the role of photosynthetically active radiation in diurnal N2O flux variation. </w:t>
      </w:r>
      <w:r w:rsidRPr="00657508">
        <w:rPr>
          <w:i/>
        </w:rPr>
        <w:t>Global Change Biology Bioenergy</w:t>
      </w:r>
      <w:r w:rsidRPr="00657508">
        <w:t>,</w:t>
      </w:r>
      <w:r w:rsidRPr="00657508">
        <w:rPr>
          <w:i/>
        </w:rPr>
        <w:t xml:space="preserve"> 10</w:t>
      </w:r>
      <w:r w:rsidRPr="00657508">
        <w:t xml:space="preserve">(5), 306-319. </w:t>
      </w:r>
      <w:hyperlink r:id="rId20" w:history="1">
        <w:r w:rsidRPr="00657508">
          <w:rPr>
            <w:rStyle w:val="Hyperlink"/>
          </w:rPr>
          <w:t>https://doi.org/10.1111/gcbb.12491</w:t>
        </w:r>
      </w:hyperlink>
      <w:r w:rsidRPr="00657508">
        <w:t xml:space="preserve"> </w:t>
      </w:r>
    </w:p>
    <w:p w14:paraId="1931830F" w14:textId="4A7BD69D" w:rsidR="00657508" w:rsidRPr="00657508" w:rsidRDefault="00657508" w:rsidP="00657508">
      <w:pPr>
        <w:pStyle w:val="EndNoteBibliography"/>
        <w:spacing w:after="0"/>
        <w:ind w:left="720" w:hanging="720"/>
      </w:pPr>
      <w:r w:rsidRPr="00657508">
        <w:t xml:space="preserve">Kostyanovsky, K. I., Huggins, D. R., Stockle, C. O., Morrow, J. G., &amp; Madsen, I. J. (2019). Emissions of N2O and CO2 Following Short-Term Water and N Fertilization Events in Wheat-Based Cropping Systems. </w:t>
      </w:r>
      <w:r w:rsidRPr="00657508">
        <w:rPr>
          <w:i/>
        </w:rPr>
        <w:t>Frontiers in Ecology and Evolution</w:t>
      </w:r>
      <w:r w:rsidRPr="00657508">
        <w:t>,</w:t>
      </w:r>
      <w:r w:rsidRPr="00657508">
        <w:rPr>
          <w:i/>
        </w:rPr>
        <w:t xml:space="preserve"> 7</w:t>
      </w:r>
      <w:r w:rsidRPr="00657508">
        <w:t xml:space="preserve">. </w:t>
      </w:r>
      <w:hyperlink r:id="rId21" w:history="1">
        <w:r w:rsidRPr="00657508">
          <w:rPr>
            <w:rStyle w:val="Hyperlink"/>
          </w:rPr>
          <w:t>https://doi.org/10.3389/fevo.2019.00063</w:t>
        </w:r>
      </w:hyperlink>
      <w:r w:rsidRPr="00657508">
        <w:t xml:space="preserve"> </w:t>
      </w:r>
    </w:p>
    <w:p w14:paraId="4A6CE269" w14:textId="213B4E5F" w:rsidR="00657508" w:rsidRPr="00657508" w:rsidRDefault="00657508" w:rsidP="00657508">
      <w:pPr>
        <w:pStyle w:val="EndNoteBibliography"/>
        <w:spacing w:after="0"/>
        <w:ind w:left="720" w:hanging="720"/>
      </w:pPr>
      <w:r w:rsidRPr="00657508">
        <w:t xml:space="preserve">Laville, P., Bosco, S., Volpi, I., Virgili, G., Neri, S., Continanza, D., &amp; Bonari, E. (2017). Temporal integration of soil N2O fluxes: validation of IPNOA station automatic chamber prototype. </w:t>
      </w:r>
      <w:r w:rsidRPr="00657508">
        <w:rPr>
          <w:i/>
        </w:rPr>
        <w:t>Environmental Monitoring and Assessment</w:t>
      </w:r>
      <w:r w:rsidRPr="00657508">
        <w:t>,</w:t>
      </w:r>
      <w:r w:rsidRPr="00657508">
        <w:rPr>
          <w:i/>
        </w:rPr>
        <w:t xml:space="preserve"> 189</w:t>
      </w:r>
      <w:r w:rsidRPr="00657508">
        <w:t xml:space="preserve">(10). </w:t>
      </w:r>
      <w:hyperlink r:id="rId22" w:history="1">
        <w:r w:rsidRPr="00657508">
          <w:rPr>
            <w:rStyle w:val="Hyperlink"/>
          </w:rPr>
          <w:t>https://doi.org/10.1007/s10661-017-6181-2</w:t>
        </w:r>
      </w:hyperlink>
      <w:r w:rsidRPr="00657508">
        <w:t xml:space="preserve"> </w:t>
      </w:r>
    </w:p>
    <w:p w14:paraId="57F3FFF2" w14:textId="54C19884" w:rsidR="00657508" w:rsidRPr="00657508" w:rsidRDefault="00657508" w:rsidP="00657508">
      <w:pPr>
        <w:pStyle w:val="EndNoteBibliography"/>
        <w:spacing w:after="0"/>
        <w:ind w:left="720" w:hanging="720"/>
      </w:pPr>
      <w:r w:rsidRPr="00657508">
        <w:t xml:space="preserve">Laville, P., Henault, C., Renault, P., Cellier, P., Oriol, A., Devis, X., . . . Germon, J. C. (1997). Field comparison of nitrous oxide emission measurements using micrometeorological and chamber methods. </w:t>
      </w:r>
      <w:r w:rsidRPr="00657508">
        <w:rPr>
          <w:i/>
        </w:rPr>
        <w:t>Agronomie</w:t>
      </w:r>
      <w:r w:rsidRPr="00657508">
        <w:t>,</w:t>
      </w:r>
      <w:r w:rsidRPr="00657508">
        <w:rPr>
          <w:i/>
        </w:rPr>
        <w:t xml:space="preserve"> 17</w:t>
      </w:r>
      <w:r w:rsidRPr="00657508">
        <w:t xml:space="preserve">(8), 375-388. </w:t>
      </w:r>
      <w:hyperlink r:id="rId23" w:history="1">
        <w:r w:rsidRPr="00657508">
          <w:rPr>
            <w:rStyle w:val="Hyperlink"/>
          </w:rPr>
          <w:t>https://doi.org/10.1051/agro:19970802</w:t>
        </w:r>
      </w:hyperlink>
      <w:r w:rsidRPr="00657508">
        <w:t xml:space="preserve"> </w:t>
      </w:r>
    </w:p>
    <w:p w14:paraId="4493F777" w14:textId="30EF2431" w:rsidR="00657508" w:rsidRPr="00657508" w:rsidRDefault="00657508" w:rsidP="00657508">
      <w:pPr>
        <w:pStyle w:val="EndNoteBibliography"/>
        <w:spacing w:after="0"/>
        <w:ind w:left="720" w:hanging="720"/>
      </w:pPr>
      <w:r w:rsidRPr="00657508">
        <w:t xml:space="preserve">Laville, P., Lehuger, S., Loubet, B., Chaumartin, F., &amp; Cellier, P. (2011). Effect of management, climate and soil conditions on N2O and NO emissions from an arable crop rotation using high temporal resolution measurements. </w:t>
      </w:r>
      <w:r w:rsidRPr="00657508">
        <w:rPr>
          <w:i/>
        </w:rPr>
        <w:t>Agricultural and Forest Meteorology</w:t>
      </w:r>
      <w:r w:rsidRPr="00657508">
        <w:t>,</w:t>
      </w:r>
      <w:r w:rsidRPr="00657508">
        <w:rPr>
          <w:i/>
        </w:rPr>
        <w:t xml:space="preserve"> 151</w:t>
      </w:r>
      <w:r w:rsidRPr="00657508">
        <w:t xml:space="preserve">(2), 228-240. </w:t>
      </w:r>
      <w:hyperlink r:id="rId24" w:history="1">
        <w:r w:rsidRPr="00657508">
          <w:rPr>
            <w:rStyle w:val="Hyperlink"/>
          </w:rPr>
          <w:t>https://doi.org/10.1016/j.agrformet.2010.10.008</w:t>
        </w:r>
      </w:hyperlink>
      <w:r w:rsidRPr="00657508">
        <w:t xml:space="preserve"> </w:t>
      </w:r>
    </w:p>
    <w:p w14:paraId="165B6058" w14:textId="69570BD7" w:rsidR="00657508" w:rsidRPr="00657508" w:rsidRDefault="00657508" w:rsidP="00657508">
      <w:pPr>
        <w:pStyle w:val="EndNoteBibliography"/>
        <w:spacing w:after="0"/>
        <w:ind w:left="720" w:hanging="720"/>
      </w:pPr>
      <w:r w:rsidRPr="00657508">
        <w:t xml:space="preserve">Liu, C., Yao, Z., Wang, K., &amp; Zheng, X. (2014). Three-year measurements of nitrous oxide emissions from cotton and wheat–maize rotational cropping systems. </w:t>
      </w:r>
      <w:r w:rsidRPr="00657508">
        <w:rPr>
          <w:i/>
        </w:rPr>
        <w:t>Atmospheric Environment</w:t>
      </w:r>
      <w:r w:rsidRPr="00657508">
        <w:t>,</w:t>
      </w:r>
      <w:r w:rsidRPr="00657508">
        <w:rPr>
          <w:i/>
        </w:rPr>
        <w:t xml:space="preserve"> 96</w:t>
      </w:r>
      <w:r w:rsidRPr="00657508">
        <w:t xml:space="preserve">, 201-208. </w:t>
      </w:r>
      <w:hyperlink r:id="rId25" w:history="1">
        <w:r w:rsidRPr="00657508">
          <w:rPr>
            <w:rStyle w:val="Hyperlink"/>
          </w:rPr>
          <w:t>https://doi.org/https://doi.org/10.1016/j.atmosenv.2014.07.040</w:t>
        </w:r>
      </w:hyperlink>
      <w:r w:rsidRPr="00657508">
        <w:t xml:space="preserve"> </w:t>
      </w:r>
    </w:p>
    <w:p w14:paraId="14BF0BF0" w14:textId="05432F2D" w:rsidR="00657508" w:rsidRPr="00657508" w:rsidRDefault="00657508" w:rsidP="00657508">
      <w:pPr>
        <w:pStyle w:val="EndNoteBibliography"/>
        <w:spacing w:after="0"/>
        <w:ind w:left="720" w:hanging="720"/>
      </w:pPr>
      <w:r w:rsidRPr="00657508">
        <w:t xml:space="preserve">Liu, C. Y., Zheng, X. H., Zhou, Z. X., Han, S. H., Wang, Y. H., Wang, K., . . . Yang, Z. P. (2010). Nitrous oxide and nitric oxide emissions from an irrigated cotton field in Northern China. </w:t>
      </w:r>
      <w:r w:rsidRPr="00657508">
        <w:rPr>
          <w:i/>
        </w:rPr>
        <w:t>Plant and Soil</w:t>
      </w:r>
      <w:r w:rsidRPr="00657508">
        <w:t>,</w:t>
      </w:r>
      <w:r w:rsidRPr="00657508">
        <w:rPr>
          <w:i/>
        </w:rPr>
        <w:t xml:space="preserve"> 332</w:t>
      </w:r>
      <w:r w:rsidRPr="00657508">
        <w:t xml:space="preserve">(1-2), 123-134. </w:t>
      </w:r>
      <w:hyperlink r:id="rId26" w:history="1">
        <w:r w:rsidRPr="00657508">
          <w:rPr>
            <w:rStyle w:val="Hyperlink"/>
          </w:rPr>
          <w:t>https://doi.org/10.1007/s11104-009-0278-5</w:t>
        </w:r>
      </w:hyperlink>
      <w:r w:rsidRPr="00657508">
        <w:t xml:space="preserve"> </w:t>
      </w:r>
    </w:p>
    <w:p w14:paraId="16E5C30A" w14:textId="3654253D" w:rsidR="00657508" w:rsidRPr="00657508" w:rsidRDefault="00657508" w:rsidP="00657508">
      <w:pPr>
        <w:pStyle w:val="EndNoteBibliography"/>
        <w:spacing w:after="0"/>
        <w:ind w:left="720" w:hanging="720"/>
      </w:pPr>
      <w:r w:rsidRPr="00657508">
        <w:t xml:space="preserve">Loftfield, N. S., &amp; Brumme, R. (1992). Automated monitoring of nitrous oxide and carbon dioxide flux from forest soils. </w:t>
      </w:r>
      <w:r w:rsidRPr="00657508">
        <w:rPr>
          <w:i/>
        </w:rPr>
        <w:t>Soil Science Society of America Journal</w:t>
      </w:r>
      <w:r w:rsidRPr="00657508">
        <w:t>,</w:t>
      </w:r>
      <w:r w:rsidRPr="00657508">
        <w:rPr>
          <w:i/>
        </w:rPr>
        <w:t xml:space="preserve"> 56</w:t>
      </w:r>
      <w:r w:rsidRPr="00657508">
        <w:t xml:space="preserve">(4), 1147-1150. </w:t>
      </w:r>
      <w:hyperlink r:id="rId27" w:history="1">
        <w:r w:rsidRPr="00657508">
          <w:rPr>
            <w:rStyle w:val="Hyperlink"/>
          </w:rPr>
          <w:t>https://doi.org/10.2136/sssaj1992.03615995005600040023x</w:t>
        </w:r>
      </w:hyperlink>
      <w:r w:rsidRPr="00657508">
        <w:t xml:space="preserve"> </w:t>
      </w:r>
    </w:p>
    <w:p w14:paraId="66ECB342" w14:textId="1D129C6A" w:rsidR="00657508" w:rsidRPr="00657508" w:rsidRDefault="00657508" w:rsidP="00657508">
      <w:pPr>
        <w:pStyle w:val="EndNoteBibliography"/>
        <w:spacing w:after="0"/>
        <w:ind w:left="720" w:hanging="720"/>
      </w:pPr>
      <w:r w:rsidRPr="00657508">
        <w:lastRenderedPageBreak/>
        <w:t xml:space="preserve">Lognoul, M., Debacq, A., De Ligne, A., Dumont, B., Manise, T., Bodson, B., . . . Aubinet, M. (2019). N2O flux short-term response to temperature and topsoil disturbance in a fertilized crop: An eddy covariance campaign. </w:t>
      </w:r>
      <w:r w:rsidRPr="00657508">
        <w:rPr>
          <w:i/>
        </w:rPr>
        <w:t>Agricultural and Forest Meteorology</w:t>
      </w:r>
      <w:r w:rsidRPr="00657508">
        <w:t>,</w:t>
      </w:r>
      <w:r w:rsidRPr="00657508">
        <w:rPr>
          <w:i/>
        </w:rPr>
        <w:t xml:space="preserve"> 271</w:t>
      </w:r>
      <w:r w:rsidRPr="00657508">
        <w:t xml:space="preserve">, 193-206. </w:t>
      </w:r>
      <w:hyperlink r:id="rId28" w:history="1">
        <w:r w:rsidRPr="00657508">
          <w:rPr>
            <w:rStyle w:val="Hyperlink"/>
          </w:rPr>
          <w:t>https://doi.org/10.1016/j.agrformet.2019.02.033</w:t>
        </w:r>
      </w:hyperlink>
      <w:r w:rsidRPr="00657508">
        <w:t xml:space="preserve"> </w:t>
      </w:r>
    </w:p>
    <w:p w14:paraId="71BBB1B1" w14:textId="1D194EEE" w:rsidR="00657508" w:rsidRPr="00657508" w:rsidRDefault="00657508" w:rsidP="00657508">
      <w:pPr>
        <w:pStyle w:val="EndNoteBibliography"/>
        <w:spacing w:after="0"/>
        <w:ind w:left="720" w:hanging="720"/>
      </w:pPr>
      <w:r w:rsidRPr="00657508">
        <w:t xml:space="preserve">Machado, P. V. F., Wagner-Riddle, C., MacTavish, R., Voroney, P. R., &amp; Bruulsema, T. W. (2019). Diurnal variation and sampling frequency effects on nitrous oxide emissions following nitrogen fertilization and spring-thaw events. </w:t>
      </w:r>
      <w:r w:rsidRPr="00657508">
        <w:rPr>
          <w:i/>
        </w:rPr>
        <w:t>Soil Science Society of America Journal</w:t>
      </w:r>
      <w:r w:rsidRPr="00657508">
        <w:t>,</w:t>
      </w:r>
      <w:r w:rsidRPr="00657508">
        <w:rPr>
          <w:i/>
        </w:rPr>
        <w:t xml:space="preserve"> 83</w:t>
      </w:r>
      <w:r w:rsidRPr="00657508">
        <w:t xml:space="preserve">(3), 743-750. </w:t>
      </w:r>
      <w:hyperlink r:id="rId29" w:history="1">
        <w:r w:rsidRPr="00657508">
          <w:rPr>
            <w:rStyle w:val="Hyperlink"/>
          </w:rPr>
          <w:t>https://doi.org/10.2136/sssaj2018.10.0365</w:t>
        </w:r>
      </w:hyperlink>
      <w:r w:rsidRPr="00657508">
        <w:t xml:space="preserve"> </w:t>
      </w:r>
    </w:p>
    <w:p w14:paraId="5863C9AF" w14:textId="6A846DEE" w:rsidR="00657508" w:rsidRPr="00657508" w:rsidRDefault="00657508" w:rsidP="00657508">
      <w:pPr>
        <w:pStyle w:val="EndNoteBibliography"/>
        <w:spacing w:after="0"/>
        <w:ind w:left="720" w:hanging="720"/>
      </w:pPr>
      <w:r w:rsidRPr="00657508">
        <w:t xml:space="preserve">Maljanen, M., Martikainen, P. J., Aaltonen, H., &amp; Silvola, J. (2002). Short-term variation in fluxes of carbon dioxide, nitrous oxide and methane in cultivated and forested organic boreal soils. </w:t>
      </w:r>
      <w:r w:rsidRPr="00657508">
        <w:rPr>
          <w:i/>
        </w:rPr>
        <w:t>Soil Biology &amp; Biochemistry</w:t>
      </w:r>
      <w:r w:rsidRPr="00657508">
        <w:t>,</w:t>
      </w:r>
      <w:r w:rsidRPr="00657508">
        <w:rPr>
          <w:i/>
        </w:rPr>
        <w:t xml:space="preserve"> 34</w:t>
      </w:r>
      <w:r w:rsidRPr="00657508">
        <w:t xml:space="preserve">(5), 577-584. </w:t>
      </w:r>
      <w:hyperlink r:id="rId30" w:history="1">
        <w:r w:rsidRPr="00657508">
          <w:rPr>
            <w:rStyle w:val="Hyperlink"/>
          </w:rPr>
          <w:t>https://doi.org/10.1016/S0038-0717(01)00213-9</w:t>
        </w:r>
      </w:hyperlink>
      <w:r w:rsidRPr="00657508">
        <w:t xml:space="preserve"> </w:t>
      </w:r>
    </w:p>
    <w:p w14:paraId="508A8D66" w14:textId="633B1122" w:rsidR="00657508" w:rsidRPr="00657508" w:rsidRDefault="00657508" w:rsidP="00657508">
      <w:pPr>
        <w:pStyle w:val="EndNoteBibliography"/>
        <w:spacing w:after="0"/>
        <w:ind w:left="720" w:hanging="720"/>
      </w:pPr>
      <w:r w:rsidRPr="00657508">
        <w:t xml:space="preserve">Mitchell, M., Muftakhidinov, B., &amp; Winchen, T. (2020). </w:t>
      </w:r>
      <w:r w:rsidRPr="00657508">
        <w:rPr>
          <w:i/>
        </w:rPr>
        <w:t>Engauge Digitizer Software</w:t>
      </w:r>
      <w:r w:rsidRPr="00657508">
        <w:t xml:space="preserve">. Retrieved 28 July from </w:t>
      </w:r>
      <w:hyperlink r:id="rId31" w:history="1">
        <w:r w:rsidRPr="00657508">
          <w:rPr>
            <w:rStyle w:val="Hyperlink"/>
          </w:rPr>
          <w:t>http://markummitchell.github.io/engauge-digitizer</w:t>
        </w:r>
      </w:hyperlink>
    </w:p>
    <w:p w14:paraId="79D01D34" w14:textId="0D3E715D" w:rsidR="00657508" w:rsidRPr="00657508" w:rsidRDefault="00657508" w:rsidP="00657508">
      <w:pPr>
        <w:pStyle w:val="EndNoteBibliography"/>
        <w:spacing w:after="0"/>
        <w:ind w:left="720" w:hanging="720"/>
      </w:pPr>
      <w:r w:rsidRPr="00657508">
        <w:t xml:space="preserve">Peng, B., Sun, J. F., Liu, J., Dai, W. W., Sun, L. F., Pei, G. T., . . . Bai, E. (2019). N2O emission from a temperate forest soil during the freeze-thaw period: a mesocosm study. </w:t>
      </w:r>
      <w:r w:rsidRPr="00657508">
        <w:rPr>
          <w:i/>
        </w:rPr>
        <w:t>Science of the Total Environment</w:t>
      </w:r>
      <w:r w:rsidRPr="00657508">
        <w:t>,</w:t>
      </w:r>
      <w:r w:rsidRPr="00657508">
        <w:rPr>
          <w:i/>
        </w:rPr>
        <w:t xml:space="preserve"> 648</w:t>
      </w:r>
      <w:r w:rsidRPr="00657508">
        <w:t xml:space="preserve">, 350-357. </w:t>
      </w:r>
      <w:hyperlink r:id="rId32" w:history="1">
        <w:r w:rsidRPr="00657508">
          <w:rPr>
            <w:rStyle w:val="Hyperlink"/>
          </w:rPr>
          <w:t>https://doi.org/10.1016/j.scitotenv.2018.08.155</w:t>
        </w:r>
      </w:hyperlink>
      <w:r w:rsidRPr="00657508">
        <w:t xml:space="preserve"> </w:t>
      </w:r>
    </w:p>
    <w:p w14:paraId="4AAD07F2" w14:textId="4838CD28" w:rsidR="00657508" w:rsidRPr="00657508" w:rsidRDefault="00657508" w:rsidP="00657508">
      <w:pPr>
        <w:pStyle w:val="EndNoteBibliography"/>
        <w:spacing w:after="0"/>
        <w:ind w:left="720" w:hanging="720"/>
      </w:pPr>
      <w:r w:rsidRPr="00657508">
        <w:t xml:space="preserve">Reeves, S., &amp; Wang, W. J. (2015). Optimum sampling time and frequency for measuring N2O emissions from a rain-fed cereal cropping system. </w:t>
      </w:r>
      <w:r w:rsidRPr="00657508">
        <w:rPr>
          <w:i/>
        </w:rPr>
        <w:t>Science of the Total Environment</w:t>
      </w:r>
      <w:r w:rsidRPr="00657508">
        <w:t>,</w:t>
      </w:r>
      <w:r w:rsidRPr="00657508">
        <w:rPr>
          <w:i/>
        </w:rPr>
        <w:t xml:space="preserve"> 530</w:t>
      </w:r>
      <w:r w:rsidRPr="00657508">
        <w:t xml:space="preserve">, 219-226. </w:t>
      </w:r>
      <w:hyperlink r:id="rId33" w:history="1">
        <w:r w:rsidRPr="00657508">
          <w:rPr>
            <w:rStyle w:val="Hyperlink"/>
          </w:rPr>
          <w:t>https://doi.org/10.1016/j.scitotenv.2015.05.117</w:t>
        </w:r>
      </w:hyperlink>
      <w:r w:rsidRPr="00657508">
        <w:t xml:space="preserve"> </w:t>
      </w:r>
    </w:p>
    <w:p w14:paraId="6983AEC0" w14:textId="75626370" w:rsidR="00657508" w:rsidRPr="00657508" w:rsidRDefault="00657508" w:rsidP="00657508">
      <w:pPr>
        <w:pStyle w:val="EndNoteBibliography"/>
        <w:spacing w:after="0"/>
        <w:ind w:left="720" w:hanging="720"/>
      </w:pPr>
      <w:r w:rsidRPr="00657508">
        <w:t xml:space="preserve">Reeves, S., Wang, W. J., Salter, B., &amp; Halpin, N. (2016). Quantifying nitrous oxide emissions from sugarcane cropping systems: Optimum sampling time and frequency. </w:t>
      </w:r>
      <w:r w:rsidRPr="00657508">
        <w:rPr>
          <w:i/>
        </w:rPr>
        <w:t>Atmospheric Environment</w:t>
      </w:r>
      <w:r w:rsidRPr="00657508">
        <w:t>,</w:t>
      </w:r>
      <w:r w:rsidRPr="00657508">
        <w:rPr>
          <w:i/>
        </w:rPr>
        <w:t xml:space="preserve"> 136</w:t>
      </w:r>
      <w:r w:rsidRPr="00657508">
        <w:t xml:space="preserve">, 123-133. </w:t>
      </w:r>
      <w:hyperlink r:id="rId34" w:history="1">
        <w:r w:rsidRPr="00657508">
          <w:rPr>
            <w:rStyle w:val="Hyperlink"/>
          </w:rPr>
          <w:t>https://doi.org/10.1016/j.atmosenv.2016.04.008</w:t>
        </w:r>
      </w:hyperlink>
      <w:r w:rsidRPr="00657508">
        <w:t xml:space="preserve"> </w:t>
      </w:r>
    </w:p>
    <w:p w14:paraId="04BF8013" w14:textId="70D83CA3" w:rsidR="00657508" w:rsidRPr="00657508" w:rsidRDefault="00657508" w:rsidP="00657508">
      <w:pPr>
        <w:pStyle w:val="EndNoteBibliography"/>
        <w:spacing w:after="0"/>
        <w:ind w:left="720" w:hanging="720"/>
      </w:pPr>
      <w:r w:rsidRPr="00657508">
        <w:t xml:space="preserve">Savage, K., Phillips, R., &amp; Davidson, E. (2014). High temporal frequency measurements of greenhouse gas emissions from soils. </w:t>
      </w:r>
      <w:r w:rsidRPr="00657508">
        <w:rPr>
          <w:i/>
        </w:rPr>
        <w:t>Biogeosciences</w:t>
      </w:r>
      <w:r w:rsidRPr="00657508">
        <w:t>,</w:t>
      </w:r>
      <w:r w:rsidRPr="00657508">
        <w:rPr>
          <w:i/>
        </w:rPr>
        <w:t xml:space="preserve"> 11</w:t>
      </w:r>
      <w:r w:rsidRPr="00657508">
        <w:t xml:space="preserve">(10), 2709-2720. </w:t>
      </w:r>
      <w:hyperlink r:id="rId35" w:history="1">
        <w:r w:rsidRPr="00657508">
          <w:rPr>
            <w:rStyle w:val="Hyperlink"/>
          </w:rPr>
          <w:t>https://doi.org/10.5194/bg-11-2709-2014</w:t>
        </w:r>
      </w:hyperlink>
      <w:r w:rsidRPr="00657508">
        <w:t xml:space="preserve"> </w:t>
      </w:r>
    </w:p>
    <w:p w14:paraId="47A6F38B" w14:textId="7F23AC36" w:rsidR="00657508" w:rsidRPr="00657508" w:rsidRDefault="00657508" w:rsidP="00657508">
      <w:pPr>
        <w:pStyle w:val="EndNoteBibliography"/>
        <w:spacing w:after="0"/>
        <w:ind w:left="720" w:hanging="720"/>
      </w:pPr>
      <w:r w:rsidRPr="00657508">
        <w:t xml:space="preserve">Scheer, C., Grace, P. R., Rowlings, D. W., &amp; Payero, J. (2012). Nitrous oxide emissions from irrigated wheat in Australia: impact of irrigation management. </w:t>
      </w:r>
      <w:r w:rsidRPr="00657508">
        <w:rPr>
          <w:i/>
        </w:rPr>
        <w:t>Plant and Soil</w:t>
      </w:r>
      <w:r w:rsidRPr="00657508">
        <w:t>,</w:t>
      </w:r>
      <w:r w:rsidRPr="00657508">
        <w:rPr>
          <w:i/>
        </w:rPr>
        <w:t xml:space="preserve"> 359</w:t>
      </w:r>
      <w:r w:rsidRPr="00657508">
        <w:t xml:space="preserve">(1-2), 351-362. </w:t>
      </w:r>
      <w:hyperlink r:id="rId36" w:history="1">
        <w:r w:rsidRPr="00657508">
          <w:rPr>
            <w:rStyle w:val="Hyperlink"/>
          </w:rPr>
          <w:t>https://doi.org/10.1007/s11104-012-1197-4</w:t>
        </w:r>
      </w:hyperlink>
      <w:r w:rsidRPr="00657508">
        <w:t xml:space="preserve"> </w:t>
      </w:r>
    </w:p>
    <w:p w14:paraId="219775EC" w14:textId="54856C47" w:rsidR="00657508" w:rsidRPr="00657508" w:rsidRDefault="00657508" w:rsidP="00657508">
      <w:pPr>
        <w:pStyle w:val="EndNoteBibliography"/>
        <w:spacing w:after="0"/>
        <w:ind w:left="720" w:hanging="720"/>
      </w:pPr>
      <w:r w:rsidRPr="00657508">
        <w:t xml:space="preserve">Scheer, C., Grace, P. R., Rowlings, D. W., &amp; Payero, J. (2013). Soil N2O and CO2 emissions from cotton in Australia under varying irrigation management. </w:t>
      </w:r>
      <w:r w:rsidRPr="00657508">
        <w:rPr>
          <w:i/>
        </w:rPr>
        <w:t>Nutrient Cycling in Agroecosystems</w:t>
      </w:r>
      <w:r w:rsidRPr="00657508">
        <w:t>,</w:t>
      </w:r>
      <w:r w:rsidRPr="00657508">
        <w:rPr>
          <w:i/>
        </w:rPr>
        <w:t xml:space="preserve"> 95</w:t>
      </w:r>
      <w:r w:rsidRPr="00657508">
        <w:t xml:space="preserve">(1), 43-56. </w:t>
      </w:r>
      <w:hyperlink r:id="rId37" w:history="1">
        <w:r w:rsidRPr="00657508">
          <w:rPr>
            <w:rStyle w:val="Hyperlink"/>
          </w:rPr>
          <w:t>https://doi.org/10.1007/s10705-012-9547-4</w:t>
        </w:r>
      </w:hyperlink>
      <w:r w:rsidRPr="00657508">
        <w:t xml:space="preserve"> </w:t>
      </w:r>
    </w:p>
    <w:p w14:paraId="2D7966E6" w14:textId="34BA6B3A" w:rsidR="00657508" w:rsidRPr="00657508" w:rsidRDefault="00657508" w:rsidP="00657508">
      <w:pPr>
        <w:pStyle w:val="EndNoteBibliography"/>
        <w:spacing w:after="0"/>
        <w:ind w:left="720" w:hanging="720"/>
      </w:pPr>
      <w:r w:rsidRPr="00657508">
        <w:t xml:space="preserve">Scheer, C., Rowlings, D. W., Firrel, M., Deuter, P., Morris, S., &amp; Grace, P. R. (2014). Impact of nitrification inhibitor (DMPP) on soil nitrous oxide emissions from an intensive broccoli production system in sub-tropical Australia. </w:t>
      </w:r>
      <w:r w:rsidRPr="00657508">
        <w:rPr>
          <w:i/>
        </w:rPr>
        <w:t>Soil Biology &amp; Biochemistry</w:t>
      </w:r>
      <w:r w:rsidRPr="00657508">
        <w:t>,</w:t>
      </w:r>
      <w:r w:rsidRPr="00657508">
        <w:rPr>
          <w:i/>
        </w:rPr>
        <w:t xml:space="preserve"> 77</w:t>
      </w:r>
      <w:r w:rsidRPr="00657508">
        <w:t xml:space="preserve">, 243-251. </w:t>
      </w:r>
      <w:hyperlink r:id="rId38" w:history="1">
        <w:r w:rsidRPr="00657508">
          <w:rPr>
            <w:rStyle w:val="Hyperlink"/>
          </w:rPr>
          <w:t>https://doi.org/10.1016/j.soilbio.2014.07.006</w:t>
        </w:r>
      </w:hyperlink>
      <w:r w:rsidRPr="00657508">
        <w:t xml:space="preserve"> </w:t>
      </w:r>
    </w:p>
    <w:p w14:paraId="1A89A5D0" w14:textId="756265F6" w:rsidR="00657508" w:rsidRPr="00657508" w:rsidRDefault="00657508" w:rsidP="00657508">
      <w:pPr>
        <w:pStyle w:val="EndNoteBibliography"/>
        <w:spacing w:after="0"/>
        <w:ind w:left="720" w:hanging="720"/>
      </w:pPr>
      <w:r w:rsidRPr="00657508">
        <w:t xml:space="preserve">Scheer, C., Wassmann, R., Klenzler, K., Lbragimov, N., &amp; Eschanov, R. (2008). Nitrous oxide emissions from fertilized irrigated cotton (Gossypium hirsutum L.) in the Aral Sea Basin, Uzbekistan: Influence of nitrogen applications and irrigation practices. </w:t>
      </w:r>
      <w:r w:rsidRPr="00657508">
        <w:rPr>
          <w:i/>
        </w:rPr>
        <w:t>Soil Biology &amp; Biochemistry</w:t>
      </w:r>
      <w:r w:rsidRPr="00657508">
        <w:t>,</w:t>
      </w:r>
      <w:r w:rsidRPr="00657508">
        <w:rPr>
          <w:i/>
        </w:rPr>
        <w:t xml:space="preserve"> 40</w:t>
      </w:r>
      <w:r w:rsidRPr="00657508">
        <w:t xml:space="preserve">(2), 290-301. </w:t>
      </w:r>
      <w:hyperlink r:id="rId39" w:history="1">
        <w:r w:rsidRPr="00657508">
          <w:rPr>
            <w:rStyle w:val="Hyperlink"/>
          </w:rPr>
          <w:t>https://doi.org/10.1016/j.soilbio.2007.08.007</w:t>
        </w:r>
      </w:hyperlink>
      <w:r w:rsidRPr="00657508">
        <w:t xml:space="preserve"> </w:t>
      </w:r>
    </w:p>
    <w:p w14:paraId="5B78741D" w14:textId="1E376C80" w:rsidR="00657508" w:rsidRPr="00657508" w:rsidRDefault="00657508" w:rsidP="00657508">
      <w:pPr>
        <w:pStyle w:val="EndNoteBibliography"/>
        <w:spacing w:after="0"/>
        <w:ind w:left="720" w:hanging="720"/>
      </w:pPr>
      <w:r w:rsidRPr="00657508">
        <w:t xml:space="preserve">Shurpali, N. J., Rannik, U., Jokinen, S., Lind, S., Biasi, C., Mammarella, I., . . . Martikainen, P. J. (2016). Neglecting diurnal variations leads to uncertainties in terrestrial nitrous oxide emissions. </w:t>
      </w:r>
      <w:r w:rsidRPr="00657508">
        <w:rPr>
          <w:i/>
        </w:rPr>
        <w:t>Scientific Reports</w:t>
      </w:r>
      <w:r w:rsidRPr="00657508">
        <w:t>,</w:t>
      </w:r>
      <w:r w:rsidRPr="00657508">
        <w:rPr>
          <w:i/>
        </w:rPr>
        <w:t xml:space="preserve"> 6</w:t>
      </w:r>
      <w:r w:rsidRPr="00657508">
        <w:t xml:space="preserve">. </w:t>
      </w:r>
      <w:hyperlink r:id="rId40" w:history="1">
        <w:r w:rsidRPr="00657508">
          <w:rPr>
            <w:rStyle w:val="Hyperlink"/>
          </w:rPr>
          <w:t>https://doi.org/10.1038/srep25739</w:t>
        </w:r>
      </w:hyperlink>
      <w:r w:rsidRPr="00657508">
        <w:t xml:space="preserve"> </w:t>
      </w:r>
    </w:p>
    <w:p w14:paraId="41AFCC2A" w14:textId="41579C9E" w:rsidR="00657508" w:rsidRPr="00657508" w:rsidRDefault="00657508" w:rsidP="00657508">
      <w:pPr>
        <w:pStyle w:val="EndNoteBibliography"/>
        <w:spacing w:after="0"/>
        <w:ind w:left="720" w:hanging="720"/>
      </w:pPr>
      <w:r w:rsidRPr="00657508">
        <w:t xml:space="preserve">Simek, M., Brucek, P., &amp; Hynst, J. (2010). Diurnal fluxes of CO2 and N2O from cattle-impacted soil and implications for emission estimates. </w:t>
      </w:r>
      <w:r w:rsidRPr="00657508">
        <w:rPr>
          <w:i/>
        </w:rPr>
        <w:t>Plant Soil and Environment</w:t>
      </w:r>
      <w:r w:rsidRPr="00657508">
        <w:t>,</w:t>
      </w:r>
      <w:r w:rsidRPr="00657508">
        <w:rPr>
          <w:i/>
        </w:rPr>
        <w:t xml:space="preserve"> 56</w:t>
      </w:r>
      <w:r w:rsidRPr="00657508">
        <w:t xml:space="preserve">(10), 451-457. </w:t>
      </w:r>
      <w:hyperlink r:id="rId41" w:history="1">
        <w:r w:rsidRPr="00657508">
          <w:rPr>
            <w:rStyle w:val="Hyperlink"/>
          </w:rPr>
          <w:t>https://doi.org/10.17221/127/2010-PSE</w:t>
        </w:r>
      </w:hyperlink>
      <w:r w:rsidRPr="00657508">
        <w:t xml:space="preserve"> </w:t>
      </w:r>
    </w:p>
    <w:p w14:paraId="5C3A36FB" w14:textId="199DE726" w:rsidR="00657508" w:rsidRPr="00657508" w:rsidRDefault="00657508" w:rsidP="00657508">
      <w:pPr>
        <w:pStyle w:val="EndNoteBibliography"/>
        <w:spacing w:after="0"/>
        <w:ind w:left="720" w:hanging="720"/>
      </w:pPr>
      <w:r w:rsidRPr="00657508">
        <w:t xml:space="preserve">Skiba, U., Hargreaves, K. J., Beverland, I. J., Oneill, D. H., Fowler, D., &amp; Moncrieff, J. B. (1996). Measurement of field scale N2O emission fluxes from a wheat crop using micrometeorological techniques. </w:t>
      </w:r>
      <w:r w:rsidRPr="00657508">
        <w:rPr>
          <w:i/>
        </w:rPr>
        <w:t>Plant and Soil</w:t>
      </w:r>
      <w:r w:rsidRPr="00657508">
        <w:t>,</w:t>
      </w:r>
      <w:r w:rsidRPr="00657508">
        <w:rPr>
          <w:i/>
        </w:rPr>
        <w:t xml:space="preserve"> 181</w:t>
      </w:r>
      <w:r w:rsidRPr="00657508">
        <w:t xml:space="preserve">(1), 139-144. </w:t>
      </w:r>
      <w:hyperlink r:id="rId42" w:history="1">
        <w:r w:rsidRPr="00657508">
          <w:rPr>
            <w:rStyle w:val="Hyperlink"/>
          </w:rPr>
          <w:t>https://doi.org/10.1007/BF00011300</w:t>
        </w:r>
      </w:hyperlink>
      <w:r w:rsidRPr="00657508">
        <w:t xml:space="preserve"> </w:t>
      </w:r>
    </w:p>
    <w:p w14:paraId="7DBA69F5" w14:textId="260C8C01" w:rsidR="00657508" w:rsidRPr="00657508" w:rsidRDefault="00657508" w:rsidP="00657508">
      <w:pPr>
        <w:pStyle w:val="EndNoteBibliography"/>
        <w:spacing w:after="0"/>
        <w:ind w:left="720" w:hanging="720"/>
      </w:pPr>
      <w:r w:rsidRPr="00657508">
        <w:lastRenderedPageBreak/>
        <w:t xml:space="preserve">Smith, K. A., Clayton, H., McTaggart, I. P., Thomson, P. E., Arah, J. R. M., &amp; Scott, A. (1995). The Measurement of Nitrous-Oxide Emissions from Soil by Using Chambers. </w:t>
      </w:r>
      <w:r w:rsidRPr="00657508">
        <w:rPr>
          <w:i/>
        </w:rPr>
        <w:t>Philosophical Transactions of the Royal Society a-Mathematical Physical and Engineering Sciences</w:t>
      </w:r>
      <w:r w:rsidRPr="00657508">
        <w:t>,</w:t>
      </w:r>
      <w:r w:rsidRPr="00657508">
        <w:rPr>
          <w:i/>
        </w:rPr>
        <w:t xml:space="preserve"> 351</w:t>
      </w:r>
      <w:r w:rsidRPr="00657508">
        <w:t xml:space="preserve">(1696), 327-337. </w:t>
      </w:r>
      <w:hyperlink r:id="rId43" w:history="1">
        <w:r w:rsidRPr="00657508">
          <w:rPr>
            <w:rStyle w:val="Hyperlink"/>
          </w:rPr>
          <w:t>https://doi.org/10.1098/rsta.1995.0037</w:t>
        </w:r>
      </w:hyperlink>
      <w:r w:rsidRPr="00657508">
        <w:t xml:space="preserve"> </w:t>
      </w:r>
    </w:p>
    <w:p w14:paraId="2BB61964" w14:textId="67F6B3DD" w:rsidR="00657508" w:rsidRPr="00657508" w:rsidRDefault="00657508" w:rsidP="00657508">
      <w:pPr>
        <w:pStyle w:val="EndNoteBibliography"/>
        <w:spacing w:after="0"/>
        <w:ind w:left="720" w:hanging="720"/>
      </w:pPr>
      <w:r w:rsidRPr="00657508">
        <w:t xml:space="preserve">Smith, K. A., Thomson, P. E., Clayton, H., McTaggart, I. P., &amp; Conen, F. (1998). Effects of temperature, water content and nitrogen fertilisation on emissions of nitrous oxide by soils. </w:t>
      </w:r>
      <w:r w:rsidRPr="00657508">
        <w:rPr>
          <w:i/>
        </w:rPr>
        <w:t>Atmospheric Environment</w:t>
      </w:r>
      <w:r w:rsidRPr="00657508">
        <w:t>,</w:t>
      </w:r>
      <w:r w:rsidRPr="00657508">
        <w:rPr>
          <w:i/>
        </w:rPr>
        <w:t xml:space="preserve"> 32</w:t>
      </w:r>
      <w:r w:rsidRPr="00657508">
        <w:t xml:space="preserve">(19), 3301-3309. </w:t>
      </w:r>
      <w:hyperlink r:id="rId44" w:history="1">
        <w:r w:rsidRPr="00657508">
          <w:rPr>
            <w:rStyle w:val="Hyperlink"/>
          </w:rPr>
          <w:t>https://doi.org/10.1016/S1352-2310(97)00492-5</w:t>
        </w:r>
      </w:hyperlink>
      <w:r w:rsidRPr="00657508">
        <w:t xml:space="preserve"> </w:t>
      </w:r>
    </w:p>
    <w:p w14:paraId="6EC8E88C" w14:textId="03BE3852" w:rsidR="00657508" w:rsidRPr="00657508" w:rsidRDefault="00657508" w:rsidP="00657508">
      <w:pPr>
        <w:pStyle w:val="EndNoteBibliography"/>
        <w:spacing w:after="0"/>
        <w:ind w:left="720" w:hanging="720"/>
      </w:pPr>
      <w:r w:rsidRPr="00657508">
        <w:t xml:space="preserve">van der Weerden, T. J., Clough, T. J., &amp; Styles, T. M. (2013). Using near-continuous measurements of N2O emission from urine-affected soil to guide manual gas sampling regimes. </w:t>
      </w:r>
      <w:r w:rsidRPr="00657508">
        <w:rPr>
          <w:i/>
        </w:rPr>
        <w:t>New Zealand Journal of Agricultural Research</w:t>
      </w:r>
      <w:r w:rsidRPr="00657508">
        <w:t>,</w:t>
      </w:r>
      <w:r w:rsidRPr="00657508">
        <w:rPr>
          <w:i/>
        </w:rPr>
        <w:t xml:space="preserve"> 56</w:t>
      </w:r>
      <w:r w:rsidRPr="00657508">
        <w:t xml:space="preserve">(1), 60-76. </w:t>
      </w:r>
      <w:hyperlink r:id="rId45" w:history="1">
        <w:r w:rsidRPr="00657508">
          <w:rPr>
            <w:rStyle w:val="Hyperlink"/>
          </w:rPr>
          <w:t>https://doi.org/10.1080/00288233.2012.747548</w:t>
        </w:r>
      </w:hyperlink>
      <w:r w:rsidRPr="00657508">
        <w:t xml:space="preserve"> </w:t>
      </w:r>
    </w:p>
    <w:p w14:paraId="13122EDC" w14:textId="13257AE7" w:rsidR="00657508" w:rsidRPr="00657508" w:rsidRDefault="00657508" w:rsidP="00657508">
      <w:pPr>
        <w:pStyle w:val="EndNoteBibliography"/>
        <w:spacing w:after="0"/>
        <w:ind w:left="720" w:hanging="720"/>
      </w:pPr>
      <w:r w:rsidRPr="00657508">
        <w:t xml:space="preserve">Wang, Y. S., Xue, M., Zheng, X. H., Ji, B. M., Du, R., &amp; Wang, Y. F. (2005). Effects of environmental factors on N2O emission from and CH4 uptake by the typical grasslands in the Inner Mongolia. </w:t>
      </w:r>
      <w:r w:rsidRPr="00657508">
        <w:rPr>
          <w:i/>
        </w:rPr>
        <w:t>Chemosphere</w:t>
      </w:r>
      <w:r w:rsidRPr="00657508">
        <w:t>,</w:t>
      </w:r>
      <w:r w:rsidRPr="00657508">
        <w:rPr>
          <w:i/>
        </w:rPr>
        <w:t xml:space="preserve"> 58</w:t>
      </w:r>
      <w:r w:rsidRPr="00657508">
        <w:t xml:space="preserve">(2), 205-215. </w:t>
      </w:r>
      <w:hyperlink r:id="rId46" w:history="1">
        <w:r w:rsidRPr="00657508">
          <w:rPr>
            <w:rStyle w:val="Hyperlink"/>
          </w:rPr>
          <w:t>https://doi.org/10.1016/j.chemosphere.2004.04.043</w:t>
        </w:r>
      </w:hyperlink>
      <w:r w:rsidRPr="00657508">
        <w:t xml:space="preserve"> </w:t>
      </w:r>
    </w:p>
    <w:p w14:paraId="63960BC0" w14:textId="021AA7B1" w:rsidR="00657508" w:rsidRPr="00657508" w:rsidRDefault="00657508" w:rsidP="00657508">
      <w:pPr>
        <w:pStyle w:val="EndNoteBibliography"/>
        <w:spacing w:after="0"/>
        <w:ind w:left="720" w:hanging="720"/>
      </w:pPr>
      <w:r w:rsidRPr="00657508">
        <w:t xml:space="preserve">Williams, D. L., Ineson, P., &amp; Coward, P. A. (1999). Temporal variations in nitrous oxide fluxes from urine-affected grassland. </w:t>
      </w:r>
      <w:r w:rsidRPr="00657508">
        <w:rPr>
          <w:i/>
        </w:rPr>
        <w:t>Soil Biology &amp; Biochemistry</w:t>
      </w:r>
      <w:r w:rsidRPr="00657508">
        <w:t>,</w:t>
      </w:r>
      <w:r w:rsidRPr="00657508">
        <w:rPr>
          <w:i/>
        </w:rPr>
        <w:t xml:space="preserve"> 31</w:t>
      </w:r>
      <w:r w:rsidRPr="00657508">
        <w:t xml:space="preserve">(5), 779-788. </w:t>
      </w:r>
      <w:hyperlink r:id="rId47" w:history="1">
        <w:r w:rsidRPr="00657508">
          <w:rPr>
            <w:rStyle w:val="Hyperlink"/>
          </w:rPr>
          <w:t>https://doi.org/10.1016/S0038-0717(98)00186-2</w:t>
        </w:r>
      </w:hyperlink>
      <w:r w:rsidRPr="00657508">
        <w:t xml:space="preserve"> </w:t>
      </w:r>
    </w:p>
    <w:p w14:paraId="6352E02F" w14:textId="4F42EFB2" w:rsidR="00657508" w:rsidRPr="00657508" w:rsidRDefault="00657508" w:rsidP="00657508">
      <w:pPr>
        <w:pStyle w:val="EndNoteBibliography"/>
        <w:spacing w:after="0"/>
        <w:ind w:left="720" w:hanging="720"/>
      </w:pPr>
      <w:r w:rsidRPr="00657508">
        <w:t xml:space="preserve">Yang, H., Liu, S. R., Li, Y. D., &amp; Xu, H. (2018). Diurnal variations and gap effects of soil CO2, N2O and CH4 fluxes in a typical tropical montane rainforest in Hainan Island, China. </w:t>
      </w:r>
      <w:r w:rsidRPr="00657508">
        <w:rPr>
          <w:i/>
        </w:rPr>
        <w:t>Ecological Research</w:t>
      </w:r>
      <w:r w:rsidRPr="00657508">
        <w:t>,</w:t>
      </w:r>
      <w:r w:rsidRPr="00657508">
        <w:rPr>
          <w:i/>
        </w:rPr>
        <w:t xml:space="preserve"> 33</w:t>
      </w:r>
      <w:r w:rsidRPr="00657508">
        <w:t xml:space="preserve">(2), 379-392. </w:t>
      </w:r>
      <w:hyperlink r:id="rId48" w:history="1">
        <w:r w:rsidRPr="00657508">
          <w:rPr>
            <w:rStyle w:val="Hyperlink"/>
          </w:rPr>
          <w:t>https://doi.org/10.1007/s11284-017-1550-4</w:t>
        </w:r>
      </w:hyperlink>
      <w:r w:rsidRPr="00657508">
        <w:t xml:space="preserve"> </w:t>
      </w:r>
    </w:p>
    <w:p w14:paraId="6A0DF064" w14:textId="03AD7A13" w:rsidR="00657508" w:rsidRPr="00657508" w:rsidRDefault="00657508" w:rsidP="00657508">
      <w:pPr>
        <w:pStyle w:val="EndNoteBibliography"/>
        <w:spacing w:after="0"/>
        <w:ind w:left="720" w:hanging="720"/>
      </w:pPr>
      <w:r w:rsidRPr="00657508">
        <w:t xml:space="preserve">Yao, Z. S., Zheng, X. H., Xie, B. H., Liu, C. Y., Mei, B. L., Dong, H. B., . . . Zhu, J. G. (2009). Comparison of manual and automated chambers for field measurements of N2O, CH4, CO2 fluxes from cultivated land. </w:t>
      </w:r>
      <w:r w:rsidRPr="00657508">
        <w:rPr>
          <w:i/>
        </w:rPr>
        <w:t>Atmospheric Environment</w:t>
      </w:r>
      <w:r w:rsidRPr="00657508">
        <w:t>,</w:t>
      </w:r>
      <w:r w:rsidRPr="00657508">
        <w:rPr>
          <w:i/>
        </w:rPr>
        <w:t xml:space="preserve"> 43</w:t>
      </w:r>
      <w:r w:rsidRPr="00657508">
        <w:t xml:space="preserve">(11), 1888-1896. </w:t>
      </w:r>
      <w:hyperlink r:id="rId49" w:history="1">
        <w:r w:rsidRPr="00657508">
          <w:rPr>
            <w:rStyle w:val="Hyperlink"/>
          </w:rPr>
          <w:t>https://doi.org/10.1016/j.atmosenv.2008.12.031</w:t>
        </w:r>
      </w:hyperlink>
      <w:r w:rsidRPr="00657508">
        <w:t xml:space="preserve"> </w:t>
      </w:r>
    </w:p>
    <w:p w14:paraId="021AC2F4" w14:textId="794DC94D" w:rsidR="00657508" w:rsidRPr="00657508" w:rsidRDefault="00657508" w:rsidP="00657508">
      <w:pPr>
        <w:pStyle w:val="EndNoteBibliography"/>
        <w:spacing w:after="0"/>
        <w:ind w:left="720" w:hanging="720"/>
      </w:pPr>
      <w:r w:rsidRPr="00657508">
        <w:t xml:space="preserve">Yeboah, S., Lamptey, S., Cai, L. Q., &amp; Song, M. (2018). Short-term effects of biochar amendment on greenhouse gas emissions from rainfed agricultural soils of the semi-arid loess plateau region. </w:t>
      </w:r>
      <w:r w:rsidRPr="00657508">
        <w:rPr>
          <w:i/>
        </w:rPr>
        <w:t>Agronomy-Basel</w:t>
      </w:r>
      <w:r w:rsidRPr="00657508">
        <w:t>,</w:t>
      </w:r>
      <w:r w:rsidRPr="00657508">
        <w:rPr>
          <w:i/>
        </w:rPr>
        <w:t xml:space="preserve"> 8</w:t>
      </w:r>
      <w:r w:rsidRPr="00657508">
        <w:t xml:space="preserve">(5). </w:t>
      </w:r>
      <w:hyperlink r:id="rId50" w:history="1">
        <w:r w:rsidRPr="00657508">
          <w:rPr>
            <w:rStyle w:val="Hyperlink"/>
          </w:rPr>
          <w:t>https://doi.org/10.3390/agronomy8050074</w:t>
        </w:r>
      </w:hyperlink>
      <w:r w:rsidRPr="00657508">
        <w:t xml:space="preserve"> </w:t>
      </w:r>
    </w:p>
    <w:p w14:paraId="0490EEDF" w14:textId="30CC1585" w:rsidR="00657508" w:rsidRPr="00657508" w:rsidRDefault="00657508" w:rsidP="00657508">
      <w:pPr>
        <w:pStyle w:val="EndNoteBibliography"/>
        <w:ind w:left="720" w:hanging="720"/>
      </w:pPr>
      <w:r w:rsidRPr="00657508">
        <w:t xml:space="preserve">Zona, D., Janssens, I. A., Gioli, B., Jungkunst, H. F., Serrano, M. C., &amp; Ceulemans, R. (2013). N2O fluxes of a bio-energy poplar plantation during a two years rotation period. </w:t>
      </w:r>
      <w:r w:rsidRPr="00657508">
        <w:rPr>
          <w:i/>
        </w:rPr>
        <w:t>Global Change Biology Bioenergy</w:t>
      </w:r>
      <w:r w:rsidRPr="00657508">
        <w:t>,</w:t>
      </w:r>
      <w:r w:rsidRPr="00657508">
        <w:rPr>
          <w:i/>
        </w:rPr>
        <w:t xml:space="preserve"> 5</w:t>
      </w:r>
      <w:r w:rsidRPr="00657508">
        <w:t xml:space="preserve">(5), 536-547. </w:t>
      </w:r>
      <w:hyperlink r:id="rId51" w:history="1">
        <w:r w:rsidRPr="00657508">
          <w:rPr>
            <w:rStyle w:val="Hyperlink"/>
          </w:rPr>
          <w:t>https://doi.org/10.1111/gcbb.12019</w:t>
        </w:r>
      </w:hyperlink>
      <w:r w:rsidRPr="00657508">
        <w:t xml:space="preserve"> </w:t>
      </w:r>
    </w:p>
    <w:p w14:paraId="4CC33487" w14:textId="7187DF5D" w:rsidR="00B5604D" w:rsidRDefault="00382D2B" w:rsidP="00382D2B">
      <w:pPr>
        <w:spacing w:line="360" w:lineRule="auto"/>
      </w:pPr>
      <w:r>
        <w:fldChar w:fldCharType="end"/>
      </w:r>
    </w:p>
    <w:p w14:paraId="7C9E6418" w14:textId="6724999F" w:rsidR="009C07E3" w:rsidRDefault="009C07E3" w:rsidP="00382D2B">
      <w:pPr>
        <w:spacing w:line="360" w:lineRule="auto"/>
      </w:pPr>
    </w:p>
    <w:sectPr w:rsidR="009C07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B0952"/>
    <w:multiLevelType w:val="hybridMultilevel"/>
    <w:tmpl w:val="17D6D080"/>
    <w:lvl w:ilvl="0" w:tplc="443E8B06">
      <w:numFmt w:val="bullet"/>
      <w:lvlText w:val="-"/>
      <w:lvlJc w:val="left"/>
      <w:pPr>
        <w:ind w:left="720" w:hanging="360"/>
      </w:pPr>
      <w:rPr>
        <w:rFonts w:ascii="Calibri" w:eastAsiaTheme="minorEastAsia" w:hAnsi="Calibri" w:cs="Calibri"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EDD4821"/>
    <w:multiLevelType w:val="hybridMultilevel"/>
    <w:tmpl w:val="9D30BEB4"/>
    <w:lvl w:ilvl="0" w:tplc="443E8B0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CD05A5"/>
    <w:multiLevelType w:val="multilevel"/>
    <w:tmpl w:val="89BC5F24"/>
    <w:lvl w:ilvl="0">
      <w:start w:val="1"/>
      <w:numFmt w:val="decimal"/>
      <w:pStyle w:val="Topic"/>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85F1DD7"/>
    <w:multiLevelType w:val="hybridMultilevel"/>
    <w:tmpl w:val="1FB82230"/>
    <w:lvl w:ilvl="0" w:tplc="C1348C12">
      <w:start w:val="1"/>
      <w:numFmt w:val="decimal"/>
      <w:lvlText w:val="%1."/>
      <w:lvlJc w:val="left"/>
      <w:pPr>
        <w:ind w:left="36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360F3"/>
    <w:rsid w:val="0004307A"/>
    <w:rsid w:val="0005174B"/>
    <w:rsid w:val="00097497"/>
    <w:rsid w:val="000F12CE"/>
    <w:rsid w:val="00103EAA"/>
    <w:rsid w:val="001965BF"/>
    <w:rsid w:val="001C55AC"/>
    <w:rsid w:val="001F066B"/>
    <w:rsid w:val="00277A40"/>
    <w:rsid w:val="00382D2B"/>
    <w:rsid w:val="003E20E7"/>
    <w:rsid w:val="003E7D5A"/>
    <w:rsid w:val="003F34D5"/>
    <w:rsid w:val="004338BB"/>
    <w:rsid w:val="0046008B"/>
    <w:rsid w:val="00524062"/>
    <w:rsid w:val="00574B1E"/>
    <w:rsid w:val="00636E2B"/>
    <w:rsid w:val="00657508"/>
    <w:rsid w:val="00682068"/>
    <w:rsid w:val="00781419"/>
    <w:rsid w:val="007C6E57"/>
    <w:rsid w:val="00810697"/>
    <w:rsid w:val="008360F3"/>
    <w:rsid w:val="008B2486"/>
    <w:rsid w:val="00903E3A"/>
    <w:rsid w:val="00933BB6"/>
    <w:rsid w:val="009C07E3"/>
    <w:rsid w:val="00B5604D"/>
    <w:rsid w:val="00B841EC"/>
    <w:rsid w:val="00BD3CF9"/>
    <w:rsid w:val="00CF15B0"/>
    <w:rsid w:val="00CF6B37"/>
    <w:rsid w:val="00D01B08"/>
    <w:rsid w:val="00DD6CAE"/>
    <w:rsid w:val="00EB7136"/>
    <w:rsid w:val="00FB1BCB"/>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76092"/>
  <w15:chartTrackingRefBased/>
  <w15:docId w15:val="{AC673400-8A49-42B4-BB0F-4348A61C2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E2B"/>
    <w:pPr>
      <w:keepNext/>
      <w:keepLines/>
      <w:spacing w:before="240" w:after="0" w:line="360" w:lineRule="auto"/>
      <w:jc w:val="both"/>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nhideWhenUsed/>
    <w:qFormat/>
    <w:rsid w:val="00636E2B"/>
    <w:pPr>
      <w:keepNext/>
      <w:keepLines/>
      <w:spacing w:before="40" w:after="0" w:line="360" w:lineRule="auto"/>
      <w:jc w:val="both"/>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link w:val="TableChar"/>
    <w:qFormat/>
    <w:rsid w:val="00FB1BCB"/>
    <w:pPr>
      <w:spacing w:after="0" w:line="240" w:lineRule="auto"/>
      <w:jc w:val="center"/>
    </w:pPr>
  </w:style>
  <w:style w:type="character" w:customStyle="1" w:styleId="TableChar">
    <w:name w:val="Table Char"/>
    <w:basedOn w:val="DefaultParagraphFont"/>
    <w:link w:val="Table"/>
    <w:rsid w:val="00FB1BCB"/>
  </w:style>
  <w:style w:type="paragraph" w:styleId="Caption">
    <w:name w:val="caption"/>
    <w:basedOn w:val="Normal"/>
    <w:next w:val="Normal"/>
    <w:autoRedefine/>
    <w:uiPriority w:val="35"/>
    <w:unhideWhenUsed/>
    <w:qFormat/>
    <w:rsid w:val="00FB1BCB"/>
    <w:pPr>
      <w:spacing w:after="0" w:line="240" w:lineRule="auto"/>
      <w:jc w:val="both"/>
    </w:pPr>
    <w:rPr>
      <w:iCs/>
      <w:sz w:val="20"/>
      <w:szCs w:val="18"/>
    </w:rPr>
  </w:style>
  <w:style w:type="paragraph" w:customStyle="1" w:styleId="Topic">
    <w:name w:val="Topic"/>
    <w:basedOn w:val="Heading1"/>
    <w:link w:val="TopicChar"/>
    <w:autoRedefine/>
    <w:qFormat/>
    <w:rsid w:val="00636E2B"/>
    <w:pPr>
      <w:numPr>
        <w:numId w:val="2"/>
      </w:numPr>
      <w:ind w:left="360" w:hanging="360"/>
      <w:jc w:val="left"/>
    </w:pPr>
    <w:rPr>
      <w:b w:val="0"/>
      <w:sz w:val="32"/>
    </w:rPr>
  </w:style>
  <w:style w:type="character" w:customStyle="1" w:styleId="TopicChar">
    <w:name w:val="Topic Char"/>
    <w:basedOn w:val="Heading1Char"/>
    <w:link w:val="Topic"/>
    <w:rsid w:val="00636E2B"/>
    <w:rPr>
      <w:rFonts w:asciiTheme="majorHAnsi" w:eastAsiaTheme="majorEastAsia" w:hAnsiTheme="majorHAnsi" w:cstheme="majorBidi"/>
      <w:b w:val="0"/>
      <w:sz w:val="32"/>
      <w:szCs w:val="32"/>
    </w:rPr>
  </w:style>
  <w:style w:type="character" w:customStyle="1" w:styleId="Heading1Char">
    <w:name w:val="Heading 1 Char"/>
    <w:basedOn w:val="DefaultParagraphFont"/>
    <w:link w:val="Heading1"/>
    <w:uiPriority w:val="9"/>
    <w:rsid w:val="00636E2B"/>
    <w:rPr>
      <w:rFonts w:asciiTheme="majorHAnsi" w:eastAsiaTheme="majorEastAsia" w:hAnsiTheme="majorHAnsi" w:cstheme="majorBidi"/>
      <w:b/>
      <w:sz w:val="28"/>
      <w:szCs w:val="32"/>
    </w:rPr>
  </w:style>
  <w:style w:type="character" w:customStyle="1" w:styleId="Heading2Char">
    <w:name w:val="Heading 2 Char"/>
    <w:basedOn w:val="DefaultParagraphFont"/>
    <w:link w:val="Heading2"/>
    <w:rsid w:val="00636E2B"/>
    <w:rPr>
      <w:rFonts w:ascii="Times New Roman" w:eastAsiaTheme="majorEastAsia" w:hAnsi="Times New Roman" w:cstheme="majorBidi"/>
      <w:i/>
      <w:sz w:val="24"/>
      <w:szCs w:val="26"/>
    </w:rPr>
  </w:style>
  <w:style w:type="paragraph" w:styleId="ListParagraph">
    <w:name w:val="List Paragraph"/>
    <w:basedOn w:val="Normal"/>
    <w:uiPriority w:val="34"/>
    <w:qFormat/>
    <w:rsid w:val="00B841EC"/>
    <w:pPr>
      <w:spacing w:after="0" w:line="480" w:lineRule="auto"/>
      <w:ind w:left="720"/>
      <w:contextualSpacing/>
      <w:jc w:val="both"/>
    </w:pPr>
    <w:rPr>
      <w:rFonts w:ascii="Times New Roman" w:eastAsia="Times New Roman" w:hAnsi="Times New Roman" w:cs="Times New Roman"/>
      <w:sz w:val="20"/>
      <w:szCs w:val="24"/>
      <w:lang w:eastAsia="de-DE"/>
    </w:rPr>
  </w:style>
  <w:style w:type="paragraph" w:customStyle="1" w:styleId="EndNoteBibliographyTitle">
    <w:name w:val="EndNote Bibliography Title"/>
    <w:basedOn w:val="Normal"/>
    <w:link w:val="EndNoteBibliographyTitleChar"/>
    <w:rsid w:val="00382D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2D2B"/>
    <w:rPr>
      <w:rFonts w:ascii="Calibri" w:hAnsi="Calibri" w:cs="Calibri"/>
      <w:noProof/>
    </w:rPr>
  </w:style>
  <w:style w:type="paragraph" w:customStyle="1" w:styleId="EndNoteBibliography">
    <w:name w:val="EndNote Bibliography"/>
    <w:basedOn w:val="Normal"/>
    <w:link w:val="EndNoteBibliographyChar"/>
    <w:rsid w:val="00382D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2D2B"/>
    <w:rPr>
      <w:rFonts w:ascii="Calibri" w:hAnsi="Calibri" w:cs="Calibri"/>
      <w:noProof/>
    </w:rPr>
  </w:style>
  <w:style w:type="character" w:styleId="Hyperlink">
    <w:name w:val="Hyperlink"/>
    <w:basedOn w:val="DefaultParagraphFont"/>
    <w:uiPriority w:val="99"/>
    <w:unhideWhenUsed/>
    <w:rsid w:val="00382D2B"/>
    <w:rPr>
      <w:color w:val="0563C1" w:themeColor="hyperlink"/>
      <w:u w:val="single"/>
    </w:rPr>
  </w:style>
  <w:style w:type="character" w:styleId="UnresolvedMention">
    <w:name w:val="Unresolved Mention"/>
    <w:basedOn w:val="DefaultParagraphFont"/>
    <w:uiPriority w:val="99"/>
    <w:semiHidden/>
    <w:unhideWhenUsed/>
    <w:rsid w:val="00382D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249717">
      <w:bodyDiv w:val="1"/>
      <w:marLeft w:val="0"/>
      <w:marRight w:val="0"/>
      <w:marTop w:val="0"/>
      <w:marBottom w:val="0"/>
      <w:divBdr>
        <w:top w:val="none" w:sz="0" w:space="0" w:color="auto"/>
        <w:left w:val="none" w:sz="0" w:space="0" w:color="auto"/>
        <w:bottom w:val="none" w:sz="0" w:space="0" w:color="auto"/>
        <w:right w:val="none" w:sz="0" w:space="0" w:color="auto"/>
      </w:divBdr>
    </w:div>
    <w:div w:id="80087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16/0038-0717(83)90046-9" TargetMode="External"/><Relationship Id="rId18" Type="http://schemas.openxmlformats.org/officeDocument/2006/relationships/hyperlink" Target="https://doi.org/10.1007/s10705-006-9016-z" TargetMode="External"/><Relationship Id="rId26" Type="http://schemas.openxmlformats.org/officeDocument/2006/relationships/hyperlink" Target="https://doi.org/10.1007/s11104-009-0278-5" TargetMode="External"/><Relationship Id="rId39" Type="http://schemas.openxmlformats.org/officeDocument/2006/relationships/hyperlink" Target="https://doi.org/10.1016/j.soilbio.2007.08.007" TargetMode="External"/><Relationship Id="rId21" Type="http://schemas.openxmlformats.org/officeDocument/2006/relationships/hyperlink" Target="https://doi.org/10.3389/fevo.2019.00063" TargetMode="External"/><Relationship Id="rId34" Type="http://schemas.openxmlformats.org/officeDocument/2006/relationships/hyperlink" Target="https://doi.org/10.1016/j.atmosenv.2016.04.008" TargetMode="External"/><Relationship Id="rId42" Type="http://schemas.openxmlformats.org/officeDocument/2006/relationships/hyperlink" Target="https://doi.org/10.1007/BF00011300" TargetMode="External"/><Relationship Id="rId47" Type="http://schemas.openxmlformats.org/officeDocument/2006/relationships/hyperlink" Target="https://doi.org/10.1016/S0038-0717(98)00186-2" TargetMode="External"/><Relationship Id="rId50" Type="http://schemas.openxmlformats.org/officeDocument/2006/relationships/hyperlink" Target="https://doi.org/10.3390/agronomy8050074" TargetMode="External"/><Relationship Id="rId7" Type="http://schemas.openxmlformats.org/officeDocument/2006/relationships/hyperlink" Target="https://doi.org/10.2134/jeq2003.4230" TargetMode="External"/><Relationship Id="rId2" Type="http://schemas.openxmlformats.org/officeDocument/2006/relationships/styles" Target="styles.xml"/><Relationship Id="rId16" Type="http://schemas.openxmlformats.org/officeDocument/2006/relationships/hyperlink" Target="https://doi.org/10.1016/j.soilbio.2006.06.012" TargetMode="External"/><Relationship Id="rId29" Type="http://schemas.openxmlformats.org/officeDocument/2006/relationships/hyperlink" Target="https://doi.org/10.2136/sssaj2018.10.0365" TargetMode="External"/><Relationship Id="rId11" Type="http://schemas.openxmlformats.org/officeDocument/2006/relationships/hyperlink" Target="https://doi.org/10.1029/92JD01217" TargetMode="External"/><Relationship Id="rId24" Type="http://schemas.openxmlformats.org/officeDocument/2006/relationships/hyperlink" Target="https://doi.org/10.1016/j.agrformet.2010.10.008" TargetMode="External"/><Relationship Id="rId32" Type="http://schemas.openxmlformats.org/officeDocument/2006/relationships/hyperlink" Target="https://doi.org/10.1016/j.scitotenv.2018.08.155" TargetMode="External"/><Relationship Id="rId37" Type="http://schemas.openxmlformats.org/officeDocument/2006/relationships/hyperlink" Target="https://doi.org/10.1007/s10705-012-9547-4" TargetMode="External"/><Relationship Id="rId40" Type="http://schemas.openxmlformats.org/officeDocument/2006/relationships/hyperlink" Target="https://doi.org/10.1038/srep25739" TargetMode="External"/><Relationship Id="rId45" Type="http://schemas.openxmlformats.org/officeDocument/2006/relationships/hyperlink" Target="https://doi.org/10.1080/00288233.2012.747548" TargetMode="External"/><Relationship Id="rId53" Type="http://schemas.openxmlformats.org/officeDocument/2006/relationships/theme" Target="theme/theme1.xml"/><Relationship Id="rId5" Type="http://schemas.openxmlformats.org/officeDocument/2006/relationships/hyperlink" Target="https://doi.org/10.1023/A:1021102925159" TargetMode="External"/><Relationship Id="rId10" Type="http://schemas.openxmlformats.org/officeDocument/2006/relationships/hyperlink" Target="https://doi.org/https://doi.org/10.1016/S0167-1987(99)00074-4" TargetMode="External"/><Relationship Id="rId19" Type="http://schemas.openxmlformats.org/officeDocument/2006/relationships/hyperlink" Target="https://doi.org/10.5194/acp-14-12839-2014" TargetMode="External"/><Relationship Id="rId31" Type="http://schemas.openxmlformats.org/officeDocument/2006/relationships/hyperlink" Target="http://markummitchell.github.io/engauge-digitizer" TargetMode="External"/><Relationship Id="rId44" Type="http://schemas.openxmlformats.org/officeDocument/2006/relationships/hyperlink" Target="https://doi.org/10.1016/S1352-2310(97)00492-5" TargetMode="External"/><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soilbio.2011.11.022" TargetMode="External"/><Relationship Id="rId14" Type="http://schemas.openxmlformats.org/officeDocument/2006/relationships/hyperlink" Target="https://doi.org/10.1080/00288233.2012.697068" TargetMode="External"/><Relationship Id="rId22" Type="http://schemas.openxmlformats.org/officeDocument/2006/relationships/hyperlink" Target="https://doi.org/10.1007/s10661-017-6181-2" TargetMode="External"/><Relationship Id="rId27" Type="http://schemas.openxmlformats.org/officeDocument/2006/relationships/hyperlink" Target="https://doi.org/10.2136/sssaj1992.03615995005600040023x" TargetMode="External"/><Relationship Id="rId30" Type="http://schemas.openxmlformats.org/officeDocument/2006/relationships/hyperlink" Target="https://doi.org/10.1016/S0038-0717(01)00213-9" TargetMode="External"/><Relationship Id="rId35" Type="http://schemas.openxmlformats.org/officeDocument/2006/relationships/hyperlink" Target="https://doi.org/10.5194/bg-11-2709-2014" TargetMode="External"/><Relationship Id="rId43" Type="http://schemas.openxmlformats.org/officeDocument/2006/relationships/hyperlink" Target="https://doi.org/10.1098/rsta.1995.0037" TargetMode="External"/><Relationship Id="rId48" Type="http://schemas.openxmlformats.org/officeDocument/2006/relationships/hyperlink" Target="https://doi.org/10.1007/s11284-017-1550-4" TargetMode="External"/><Relationship Id="rId8" Type="http://schemas.openxmlformats.org/officeDocument/2006/relationships/hyperlink" Target="https://doi.org/https://doi.org/10.1016/S1465-9972(00)00010-6" TargetMode="External"/><Relationship Id="rId51" Type="http://schemas.openxmlformats.org/officeDocument/2006/relationships/hyperlink" Target="https://doi.org/10.1111/gcbb.12019" TargetMode="External"/><Relationship Id="rId3" Type="http://schemas.openxmlformats.org/officeDocument/2006/relationships/settings" Target="settings.xml"/><Relationship Id="rId12" Type="http://schemas.openxmlformats.org/officeDocument/2006/relationships/hyperlink" Target="https://doi.org/10.5194/bg-14-1365-2017" TargetMode="External"/><Relationship Id="rId17" Type="http://schemas.openxmlformats.org/officeDocument/2006/relationships/hyperlink" Target="https://doi.org/10.1016/S0038-0717(02)00028-7" TargetMode="External"/><Relationship Id="rId25" Type="http://schemas.openxmlformats.org/officeDocument/2006/relationships/hyperlink" Target="https://doi.org/https://doi.org/10.1016/j.atmosenv.2014.07.040" TargetMode="External"/><Relationship Id="rId33" Type="http://schemas.openxmlformats.org/officeDocument/2006/relationships/hyperlink" Target="https://doi.org/10.1016/j.scitotenv.2015.05.117" TargetMode="External"/><Relationship Id="rId38" Type="http://schemas.openxmlformats.org/officeDocument/2006/relationships/hyperlink" Target="https://doi.org/10.1016/j.soilbio.2014.07.006" TargetMode="External"/><Relationship Id="rId46" Type="http://schemas.openxmlformats.org/officeDocument/2006/relationships/hyperlink" Target="https://doi.org/10.1016/j.chemosphere.2004.04.043" TargetMode="External"/><Relationship Id="rId20" Type="http://schemas.openxmlformats.org/officeDocument/2006/relationships/hyperlink" Target="https://doi.org/10.1111/gcbb.12491" TargetMode="External"/><Relationship Id="rId41" Type="http://schemas.openxmlformats.org/officeDocument/2006/relationships/hyperlink" Target="https://doi.org/10.17221/127/2010-PSE" TargetMode="External"/><Relationship Id="rId1" Type="http://schemas.openxmlformats.org/officeDocument/2006/relationships/numbering" Target="numbering.xml"/><Relationship Id="rId6" Type="http://schemas.openxmlformats.org/officeDocument/2006/relationships/hyperlink" Target="https://doi.org/10.1029/2002GB002016" TargetMode="External"/><Relationship Id="rId15" Type="http://schemas.openxmlformats.org/officeDocument/2006/relationships/hyperlink" Target="https://doi.org/10.1016/j.agrformet.2009.06.018" TargetMode="External"/><Relationship Id="rId23" Type="http://schemas.openxmlformats.org/officeDocument/2006/relationships/hyperlink" Target="https://doi.org/10.1051/agro:19970802" TargetMode="External"/><Relationship Id="rId28" Type="http://schemas.openxmlformats.org/officeDocument/2006/relationships/hyperlink" Target="https://doi.org/10.1016/j.agrformet.2019.02.033" TargetMode="External"/><Relationship Id="rId36" Type="http://schemas.openxmlformats.org/officeDocument/2006/relationships/hyperlink" Target="https://doi.org/10.1007/s11104-012-1197-4" TargetMode="External"/><Relationship Id="rId49" Type="http://schemas.openxmlformats.org/officeDocument/2006/relationships/hyperlink" Target="https://doi.org/10.1016/j.atmosenv.2008.12.0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TotalTime>
  <Pages>9</Pages>
  <Words>9806</Words>
  <Characters>55895</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k Wu</dc:creator>
  <cp:keywords/>
  <dc:description/>
  <cp:lastModifiedBy>Frederick Wu</cp:lastModifiedBy>
  <cp:revision>6</cp:revision>
  <dcterms:created xsi:type="dcterms:W3CDTF">2021-06-25T14:08:00Z</dcterms:created>
  <dcterms:modified xsi:type="dcterms:W3CDTF">2021-07-05T12:59:00Z</dcterms:modified>
</cp:coreProperties>
</file>